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firstRow="1" w:lastRow="0" w:firstColumn="1" w:lastColumn="0" w:noHBand="0" w:noVBand="1"/>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8976F8" w:rsidP="004D273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240 – INTERNET SECURITY</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8976F8" w:rsidP="004D273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DETERLAB PORTFOLIO</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8976F8"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 xml:space="preserve">Daniel </w:t>
                    </w:r>
                    <w:proofErr w:type="spellStart"/>
                    <w:r>
                      <w:rPr>
                        <w:rFonts w:asciiTheme="majorHAnsi" w:eastAsiaTheme="majorEastAsia" w:hAnsiTheme="majorHAnsi" w:cstheme="majorBidi"/>
                        <w:sz w:val="44"/>
                        <w:szCs w:val="44"/>
                      </w:rPr>
                      <w:t>Carnovale</w:t>
                    </w:r>
                    <w:proofErr w:type="spellEnd"/>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8976F8"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787914"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4C4685">
                  <w:rPr>
                    <w:b/>
                    <w:bCs/>
                    <w:noProof/>
                  </w:rPr>
                  <w:t>21/03/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firstRow="1" w:lastRow="0" w:firstColumn="1" w:lastColumn="0" w:noHBand="0" w:noVBand="1"/>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F112E1" w:rsidRDefault="00787914">
          <w:pPr>
            <w:pStyle w:val="TOC1"/>
            <w:rPr>
              <w:rFonts w:eastAsiaTheme="minorEastAsia"/>
              <w:noProof/>
              <w:lang w:eastAsia="en-GB"/>
            </w:rPr>
          </w:pPr>
          <w:r>
            <w:fldChar w:fldCharType="begin"/>
          </w:r>
          <w:r w:rsidR="0051596E">
            <w:instrText xml:space="preserve"> TOC \o "1-3" \h \z \u </w:instrText>
          </w:r>
          <w:r>
            <w:fldChar w:fldCharType="separate"/>
          </w:r>
          <w:hyperlink w:anchor="_Toc477860907" w:history="1">
            <w:r w:rsidR="00F112E1" w:rsidRPr="00954363">
              <w:rPr>
                <w:rStyle w:val="Hyperlink"/>
                <w:noProof/>
              </w:rPr>
              <w:t>Experiment 1 - SynFlood</w:t>
            </w:r>
            <w:r w:rsidR="00F112E1">
              <w:rPr>
                <w:noProof/>
                <w:webHidden/>
              </w:rPr>
              <w:tab/>
            </w:r>
            <w:r w:rsidR="00F112E1">
              <w:rPr>
                <w:noProof/>
                <w:webHidden/>
              </w:rPr>
              <w:fldChar w:fldCharType="begin"/>
            </w:r>
            <w:r w:rsidR="00F112E1">
              <w:rPr>
                <w:noProof/>
                <w:webHidden/>
              </w:rPr>
              <w:instrText xml:space="preserve"> PAGEREF _Toc477860907 \h </w:instrText>
            </w:r>
            <w:r w:rsidR="00F112E1">
              <w:rPr>
                <w:noProof/>
                <w:webHidden/>
              </w:rPr>
            </w:r>
            <w:r w:rsidR="00F112E1">
              <w:rPr>
                <w:noProof/>
                <w:webHidden/>
              </w:rPr>
              <w:fldChar w:fldCharType="separate"/>
            </w:r>
            <w:r w:rsidR="00F112E1">
              <w:rPr>
                <w:noProof/>
                <w:webHidden/>
              </w:rPr>
              <w:t>4</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08" w:history="1">
            <w:r w:rsidR="00F112E1" w:rsidRPr="00954363">
              <w:rPr>
                <w:rStyle w:val="Hyperlink"/>
                <w:noProof/>
              </w:rPr>
              <w:t>Introduction</w:t>
            </w:r>
            <w:r w:rsidR="00F112E1">
              <w:rPr>
                <w:noProof/>
                <w:webHidden/>
              </w:rPr>
              <w:tab/>
            </w:r>
            <w:r w:rsidR="00F112E1">
              <w:rPr>
                <w:noProof/>
                <w:webHidden/>
              </w:rPr>
              <w:fldChar w:fldCharType="begin"/>
            </w:r>
            <w:r w:rsidR="00F112E1">
              <w:rPr>
                <w:noProof/>
                <w:webHidden/>
              </w:rPr>
              <w:instrText xml:space="preserve"> PAGEREF _Toc477860908 \h </w:instrText>
            </w:r>
            <w:r w:rsidR="00F112E1">
              <w:rPr>
                <w:noProof/>
                <w:webHidden/>
              </w:rPr>
            </w:r>
            <w:r w:rsidR="00F112E1">
              <w:rPr>
                <w:noProof/>
                <w:webHidden/>
              </w:rPr>
              <w:fldChar w:fldCharType="separate"/>
            </w:r>
            <w:r w:rsidR="00F112E1">
              <w:rPr>
                <w:noProof/>
                <w:webHidden/>
              </w:rPr>
              <w:t>4</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09" w:history="1">
            <w:r w:rsidR="00F112E1" w:rsidRPr="00954363">
              <w:rPr>
                <w:rStyle w:val="Hyperlink"/>
                <w:noProof/>
              </w:rPr>
              <w:t>Objective</w:t>
            </w:r>
            <w:r w:rsidR="00F112E1">
              <w:rPr>
                <w:noProof/>
                <w:webHidden/>
              </w:rPr>
              <w:tab/>
            </w:r>
            <w:r w:rsidR="00F112E1">
              <w:rPr>
                <w:noProof/>
                <w:webHidden/>
              </w:rPr>
              <w:fldChar w:fldCharType="begin"/>
            </w:r>
            <w:r w:rsidR="00F112E1">
              <w:rPr>
                <w:noProof/>
                <w:webHidden/>
              </w:rPr>
              <w:instrText xml:space="preserve"> PAGEREF _Toc477860909 \h </w:instrText>
            </w:r>
            <w:r w:rsidR="00F112E1">
              <w:rPr>
                <w:noProof/>
                <w:webHidden/>
              </w:rPr>
            </w:r>
            <w:r w:rsidR="00F112E1">
              <w:rPr>
                <w:noProof/>
                <w:webHidden/>
              </w:rPr>
              <w:fldChar w:fldCharType="separate"/>
            </w:r>
            <w:r w:rsidR="00F112E1">
              <w:rPr>
                <w:noProof/>
                <w:webHidden/>
              </w:rPr>
              <w:t>4</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0" w:history="1">
            <w:r w:rsidR="00F112E1" w:rsidRPr="00954363">
              <w:rPr>
                <w:rStyle w:val="Hyperlink"/>
                <w:noProof/>
              </w:rPr>
              <w:t>Experimental Method</w:t>
            </w:r>
            <w:r w:rsidR="00F112E1">
              <w:rPr>
                <w:noProof/>
                <w:webHidden/>
              </w:rPr>
              <w:tab/>
            </w:r>
            <w:r w:rsidR="00F112E1">
              <w:rPr>
                <w:noProof/>
                <w:webHidden/>
              </w:rPr>
              <w:fldChar w:fldCharType="begin"/>
            </w:r>
            <w:r w:rsidR="00F112E1">
              <w:rPr>
                <w:noProof/>
                <w:webHidden/>
              </w:rPr>
              <w:instrText xml:space="preserve"> PAGEREF _Toc477860910 \h </w:instrText>
            </w:r>
            <w:r w:rsidR="00F112E1">
              <w:rPr>
                <w:noProof/>
                <w:webHidden/>
              </w:rPr>
            </w:r>
            <w:r w:rsidR="00F112E1">
              <w:rPr>
                <w:noProof/>
                <w:webHidden/>
              </w:rPr>
              <w:fldChar w:fldCharType="separate"/>
            </w:r>
            <w:r w:rsidR="00F112E1">
              <w:rPr>
                <w:noProof/>
                <w:webHidden/>
              </w:rPr>
              <w:t>4</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1" w:history="1">
            <w:r w:rsidR="00F112E1" w:rsidRPr="00954363">
              <w:rPr>
                <w:rStyle w:val="Hyperlink"/>
                <w:noProof/>
              </w:rPr>
              <w:t>Testing</w:t>
            </w:r>
            <w:r w:rsidR="00F112E1">
              <w:rPr>
                <w:noProof/>
                <w:webHidden/>
              </w:rPr>
              <w:tab/>
            </w:r>
            <w:r w:rsidR="00F112E1">
              <w:rPr>
                <w:noProof/>
                <w:webHidden/>
              </w:rPr>
              <w:fldChar w:fldCharType="begin"/>
            </w:r>
            <w:r w:rsidR="00F112E1">
              <w:rPr>
                <w:noProof/>
                <w:webHidden/>
              </w:rPr>
              <w:instrText xml:space="preserve"> PAGEREF _Toc477860911 \h </w:instrText>
            </w:r>
            <w:r w:rsidR="00F112E1">
              <w:rPr>
                <w:noProof/>
                <w:webHidden/>
              </w:rPr>
            </w:r>
            <w:r w:rsidR="00F112E1">
              <w:rPr>
                <w:noProof/>
                <w:webHidden/>
              </w:rPr>
              <w:fldChar w:fldCharType="separate"/>
            </w:r>
            <w:r w:rsidR="00F112E1">
              <w:rPr>
                <w:noProof/>
                <w:webHidden/>
              </w:rPr>
              <w:t>8</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2" w:history="1">
            <w:r w:rsidR="00F112E1" w:rsidRPr="00954363">
              <w:rPr>
                <w:rStyle w:val="Hyperlink"/>
                <w:noProof/>
              </w:rPr>
              <w:t>Graphs from Breakdown</w:t>
            </w:r>
            <w:r w:rsidR="00F112E1">
              <w:rPr>
                <w:noProof/>
                <w:webHidden/>
              </w:rPr>
              <w:tab/>
            </w:r>
            <w:r w:rsidR="00F112E1">
              <w:rPr>
                <w:noProof/>
                <w:webHidden/>
              </w:rPr>
              <w:fldChar w:fldCharType="begin"/>
            </w:r>
            <w:r w:rsidR="00F112E1">
              <w:rPr>
                <w:noProof/>
                <w:webHidden/>
              </w:rPr>
              <w:instrText xml:space="preserve"> PAGEREF _Toc477860912 \h </w:instrText>
            </w:r>
            <w:r w:rsidR="00F112E1">
              <w:rPr>
                <w:noProof/>
                <w:webHidden/>
              </w:rPr>
            </w:r>
            <w:r w:rsidR="00F112E1">
              <w:rPr>
                <w:noProof/>
                <w:webHidden/>
              </w:rPr>
              <w:fldChar w:fldCharType="separate"/>
            </w:r>
            <w:r w:rsidR="00F112E1">
              <w:rPr>
                <w:noProof/>
                <w:webHidden/>
              </w:rPr>
              <w:t>10</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3" w:history="1">
            <w:r w:rsidR="00F112E1" w:rsidRPr="00954363">
              <w:rPr>
                <w:rStyle w:val="Hyperlink"/>
                <w:noProof/>
              </w:rPr>
              <w:t>TCPDump.exe Graphs for entire recording of traffic</w:t>
            </w:r>
            <w:r w:rsidR="00F112E1">
              <w:rPr>
                <w:noProof/>
                <w:webHidden/>
              </w:rPr>
              <w:tab/>
            </w:r>
            <w:r w:rsidR="00F112E1">
              <w:rPr>
                <w:noProof/>
                <w:webHidden/>
              </w:rPr>
              <w:fldChar w:fldCharType="begin"/>
            </w:r>
            <w:r w:rsidR="00F112E1">
              <w:rPr>
                <w:noProof/>
                <w:webHidden/>
              </w:rPr>
              <w:instrText xml:space="preserve"> PAGEREF _Toc477860913 \h </w:instrText>
            </w:r>
            <w:r w:rsidR="00F112E1">
              <w:rPr>
                <w:noProof/>
                <w:webHidden/>
              </w:rPr>
            </w:r>
            <w:r w:rsidR="00F112E1">
              <w:rPr>
                <w:noProof/>
                <w:webHidden/>
              </w:rPr>
              <w:fldChar w:fldCharType="separate"/>
            </w:r>
            <w:r w:rsidR="00F112E1">
              <w:rPr>
                <w:noProof/>
                <w:webHidden/>
              </w:rPr>
              <w:t>11</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4" w:history="1">
            <w:r w:rsidR="00F112E1" w:rsidRPr="00954363">
              <w:rPr>
                <w:rStyle w:val="Hyperlink"/>
                <w:noProof/>
              </w:rPr>
              <w:t>Conclusion</w:t>
            </w:r>
            <w:r w:rsidR="00F112E1">
              <w:rPr>
                <w:noProof/>
                <w:webHidden/>
              </w:rPr>
              <w:tab/>
            </w:r>
            <w:r w:rsidR="00F112E1">
              <w:rPr>
                <w:noProof/>
                <w:webHidden/>
              </w:rPr>
              <w:fldChar w:fldCharType="begin"/>
            </w:r>
            <w:r w:rsidR="00F112E1">
              <w:rPr>
                <w:noProof/>
                <w:webHidden/>
              </w:rPr>
              <w:instrText xml:space="preserve"> PAGEREF _Toc477860914 \h </w:instrText>
            </w:r>
            <w:r w:rsidR="00F112E1">
              <w:rPr>
                <w:noProof/>
                <w:webHidden/>
              </w:rPr>
            </w:r>
            <w:r w:rsidR="00F112E1">
              <w:rPr>
                <w:noProof/>
                <w:webHidden/>
              </w:rPr>
              <w:fldChar w:fldCharType="separate"/>
            </w:r>
            <w:r w:rsidR="00F112E1">
              <w:rPr>
                <w:noProof/>
                <w:webHidden/>
              </w:rPr>
              <w:t>12</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5" w:history="1">
            <w:r w:rsidR="00F112E1" w:rsidRPr="00954363">
              <w:rPr>
                <w:rStyle w:val="Hyperlink"/>
                <w:noProof/>
                <w:highlight w:val="yellow"/>
              </w:rPr>
              <w:t>(continue when cookies off graph is sorted)</w:t>
            </w:r>
            <w:r w:rsidR="00F112E1">
              <w:rPr>
                <w:noProof/>
                <w:webHidden/>
              </w:rPr>
              <w:tab/>
            </w:r>
            <w:r w:rsidR="00F112E1">
              <w:rPr>
                <w:noProof/>
                <w:webHidden/>
              </w:rPr>
              <w:fldChar w:fldCharType="begin"/>
            </w:r>
            <w:r w:rsidR="00F112E1">
              <w:rPr>
                <w:noProof/>
                <w:webHidden/>
              </w:rPr>
              <w:instrText xml:space="preserve"> PAGEREF _Toc477860915 \h </w:instrText>
            </w:r>
            <w:r w:rsidR="00F112E1">
              <w:rPr>
                <w:noProof/>
                <w:webHidden/>
              </w:rPr>
            </w:r>
            <w:r w:rsidR="00F112E1">
              <w:rPr>
                <w:noProof/>
                <w:webHidden/>
              </w:rPr>
              <w:fldChar w:fldCharType="separate"/>
            </w:r>
            <w:r w:rsidR="00F112E1">
              <w:rPr>
                <w:noProof/>
                <w:webHidden/>
              </w:rPr>
              <w:t>12</w:t>
            </w:r>
            <w:r w:rsidR="00F112E1">
              <w:rPr>
                <w:noProof/>
                <w:webHidden/>
              </w:rPr>
              <w:fldChar w:fldCharType="end"/>
            </w:r>
          </w:hyperlink>
        </w:p>
        <w:p w:rsidR="00F112E1" w:rsidRDefault="004C4685">
          <w:pPr>
            <w:pStyle w:val="TOC1"/>
            <w:rPr>
              <w:rFonts w:eastAsiaTheme="minorEastAsia"/>
              <w:noProof/>
              <w:lang w:eastAsia="en-GB"/>
            </w:rPr>
          </w:pPr>
          <w:hyperlink w:anchor="_Toc477860916" w:history="1">
            <w:r w:rsidR="00F112E1" w:rsidRPr="00954363">
              <w:rPr>
                <w:rStyle w:val="Hyperlink"/>
                <w:noProof/>
              </w:rPr>
              <w:t>Experiment 2 – SSL Apache</w:t>
            </w:r>
            <w:r w:rsidR="00F112E1">
              <w:rPr>
                <w:noProof/>
                <w:webHidden/>
              </w:rPr>
              <w:tab/>
            </w:r>
            <w:r w:rsidR="00F112E1">
              <w:rPr>
                <w:noProof/>
                <w:webHidden/>
              </w:rPr>
              <w:fldChar w:fldCharType="begin"/>
            </w:r>
            <w:r w:rsidR="00F112E1">
              <w:rPr>
                <w:noProof/>
                <w:webHidden/>
              </w:rPr>
              <w:instrText xml:space="preserve"> PAGEREF _Toc477860916 \h </w:instrText>
            </w:r>
            <w:r w:rsidR="00F112E1">
              <w:rPr>
                <w:noProof/>
                <w:webHidden/>
              </w:rPr>
            </w:r>
            <w:r w:rsidR="00F112E1">
              <w:rPr>
                <w:noProof/>
                <w:webHidden/>
              </w:rPr>
              <w:fldChar w:fldCharType="separate"/>
            </w:r>
            <w:r w:rsidR="00F112E1">
              <w:rPr>
                <w:noProof/>
                <w:webHidden/>
              </w:rPr>
              <w:t>13</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7" w:history="1">
            <w:r w:rsidR="00F112E1" w:rsidRPr="00954363">
              <w:rPr>
                <w:rStyle w:val="Hyperlink"/>
                <w:noProof/>
              </w:rPr>
              <w:t>Introduction</w:t>
            </w:r>
            <w:r w:rsidR="00F112E1">
              <w:rPr>
                <w:noProof/>
                <w:webHidden/>
              </w:rPr>
              <w:tab/>
            </w:r>
            <w:r w:rsidR="00F112E1">
              <w:rPr>
                <w:noProof/>
                <w:webHidden/>
              </w:rPr>
              <w:fldChar w:fldCharType="begin"/>
            </w:r>
            <w:r w:rsidR="00F112E1">
              <w:rPr>
                <w:noProof/>
                <w:webHidden/>
              </w:rPr>
              <w:instrText xml:space="preserve"> PAGEREF _Toc477860917 \h </w:instrText>
            </w:r>
            <w:r w:rsidR="00F112E1">
              <w:rPr>
                <w:noProof/>
                <w:webHidden/>
              </w:rPr>
            </w:r>
            <w:r w:rsidR="00F112E1">
              <w:rPr>
                <w:noProof/>
                <w:webHidden/>
              </w:rPr>
              <w:fldChar w:fldCharType="separate"/>
            </w:r>
            <w:r w:rsidR="00F112E1">
              <w:rPr>
                <w:noProof/>
                <w:webHidden/>
              </w:rPr>
              <w:t>13</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8" w:history="1">
            <w:r w:rsidR="00F112E1" w:rsidRPr="00954363">
              <w:rPr>
                <w:rStyle w:val="Hyperlink"/>
                <w:noProof/>
              </w:rPr>
              <w:t>Objective</w:t>
            </w:r>
            <w:r w:rsidR="00F112E1">
              <w:rPr>
                <w:noProof/>
                <w:webHidden/>
              </w:rPr>
              <w:tab/>
            </w:r>
            <w:r w:rsidR="00F112E1">
              <w:rPr>
                <w:noProof/>
                <w:webHidden/>
              </w:rPr>
              <w:fldChar w:fldCharType="begin"/>
            </w:r>
            <w:r w:rsidR="00F112E1">
              <w:rPr>
                <w:noProof/>
                <w:webHidden/>
              </w:rPr>
              <w:instrText xml:space="preserve"> PAGEREF _Toc477860918 \h </w:instrText>
            </w:r>
            <w:r w:rsidR="00F112E1">
              <w:rPr>
                <w:noProof/>
                <w:webHidden/>
              </w:rPr>
            </w:r>
            <w:r w:rsidR="00F112E1">
              <w:rPr>
                <w:noProof/>
                <w:webHidden/>
              </w:rPr>
              <w:fldChar w:fldCharType="separate"/>
            </w:r>
            <w:r w:rsidR="00F112E1">
              <w:rPr>
                <w:noProof/>
                <w:webHidden/>
              </w:rPr>
              <w:t>13</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19" w:history="1">
            <w:r w:rsidR="00F112E1" w:rsidRPr="00954363">
              <w:rPr>
                <w:rStyle w:val="Hyperlink"/>
                <w:noProof/>
              </w:rPr>
              <w:t>Experimental Method</w:t>
            </w:r>
            <w:r w:rsidR="00F112E1">
              <w:rPr>
                <w:noProof/>
                <w:webHidden/>
              </w:rPr>
              <w:tab/>
            </w:r>
            <w:r w:rsidR="00F112E1">
              <w:rPr>
                <w:noProof/>
                <w:webHidden/>
              </w:rPr>
              <w:fldChar w:fldCharType="begin"/>
            </w:r>
            <w:r w:rsidR="00F112E1">
              <w:rPr>
                <w:noProof/>
                <w:webHidden/>
              </w:rPr>
              <w:instrText xml:space="preserve"> PAGEREF _Toc477860919 \h </w:instrText>
            </w:r>
            <w:r w:rsidR="00F112E1">
              <w:rPr>
                <w:noProof/>
                <w:webHidden/>
              </w:rPr>
            </w:r>
            <w:r w:rsidR="00F112E1">
              <w:rPr>
                <w:noProof/>
                <w:webHidden/>
              </w:rPr>
              <w:fldChar w:fldCharType="separate"/>
            </w:r>
            <w:r w:rsidR="00F112E1">
              <w:rPr>
                <w:noProof/>
                <w:webHidden/>
              </w:rPr>
              <w:t>13</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0" w:history="1">
            <w:r w:rsidR="00F112E1" w:rsidRPr="00954363">
              <w:rPr>
                <w:rStyle w:val="Hyperlink"/>
                <w:noProof/>
              </w:rPr>
              <w:t>Conclusion</w:t>
            </w:r>
            <w:r w:rsidR="00F112E1">
              <w:rPr>
                <w:noProof/>
                <w:webHidden/>
              </w:rPr>
              <w:tab/>
            </w:r>
            <w:r w:rsidR="00F112E1">
              <w:rPr>
                <w:noProof/>
                <w:webHidden/>
              </w:rPr>
              <w:fldChar w:fldCharType="begin"/>
            </w:r>
            <w:r w:rsidR="00F112E1">
              <w:rPr>
                <w:noProof/>
                <w:webHidden/>
              </w:rPr>
              <w:instrText xml:space="preserve"> PAGEREF _Toc477860920 \h </w:instrText>
            </w:r>
            <w:r w:rsidR="00F112E1">
              <w:rPr>
                <w:noProof/>
                <w:webHidden/>
              </w:rPr>
            </w:r>
            <w:r w:rsidR="00F112E1">
              <w:rPr>
                <w:noProof/>
                <w:webHidden/>
              </w:rPr>
              <w:fldChar w:fldCharType="separate"/>
            </w:r>
            <w:r w:rsidR="00F112E1">
              <w:rPr>
                <w:noProof/>
                <w:webHidden/>
              </w:rPr>
              <w:t>20</w:t>
            </w:r>
            <w:r w:rsidR="00F112E1">
              <w:rPr>
                <w:noProof/>
                <w:webHidden/>
              </w:rPr>
              <w:fldChar w:fldCharType="end"/>
            </w:r>
          </w:hyperlink>
        </w:p>
        <w:p w:rsidR="00F112E1" w:rsidRDefault="004C4685">
          <w:pPr>
            <w:pStyle w:val="TOC1"/>
            <w:rPr>
              <w:rFonts w:eastAsiaTheme="minorEastAsia"/>
              <w:noProof/>
              <w:lang w:eastAsia="en-GB"/>
            </w:rPr>
          </w:pPr>
          <w:hyperlink w:anchor="_Toc477860921" w:history="1">
            <w:r w:rsidR="00F112E1" w:rsidRPr="00954363">
              <w:rPr>
                <w:rStyle w:val="Hyperlink"/>
                <w:noProof/>
              </w:rPr>
              <w:t>Experiment 3 – Man In The Middle</w:t>
            </w:r>
            <w:r w:rsidR="00F112E1">
              <w:rPr>
                <w:noProof/>
                <w:webHidden/>
              </w:rPr>
              <w:tab/>
            </w:r>
            <w:r w:rsidR="00F112E1">
              <w:rPr>
                <w:noProof/>
                <w:webHidden/>
              </w:rPr>
              <w:fldChar w:fldCharType="begin"/>
            </w:r>
            <w:r w:rsidR="00F112E1">
              <w:rPr>
                <w:noProof/>
                <w:webHidden/>
              </w:rPr>
              <w:instrText xml:space="preserve"> PAGEREF _Toc477860921 \h </w:instrText>
            </w:r>
            <w:r w:rsidR="00F112E1">
              <w:rPr>
                <w:noProof/>
                <w:webHidden/>
              </w:rPr>
            </w:r>
            <w:r w:rsidR="00F112E1">
              <w:rPr>
                <w:noProof/>
                <w:webHidden/>
              </w:rPr>
              <w:fldChar w:fldCharType="separate"/>
            </w:r>
            <w:r w:rsidR="00F112E1">
              <w:rPr>
                <w:noProof/>
                <w:webHidden/>
              </w:rPr>
              <w:t>21</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2" w:history="1">
            <w:r w:rsidR="00F112E1" w:rsidRPr="00954363">
              <w:rPr>
                <w:rStyle w:val="Hyperlink"/>
                <w:noProof/>
              </w:rPr>
              <w:t>Introduction</w:t>
            </w:r>
            <w:r w:rsidR="00F112E1">
              <w:rPr>
                <w:noProof/>
                <w:webHidden/>
              </w:rPr>
              <w:tab/>
            </w:r>
            <w:r w:rsidR="00F112E1">
              <w:rPr>
                <w:noProof/>
                <w:webHidden/>
              </w:rPr>
              <w:fldChar w:fldCharType="begin"/>
            </w:r>
            <w:r w:rsidR="00F112E1">
              <w:rPr>
                <w:noProof/>
                <w:webHidden/>
              </w:rPr>
              <w:instrText xml:space="preserve"> PAGEREF _Toc477860922 \h </w:instrText>
            </w:r>
            <w:r w:rsidR="00F112E1">
              <w:rPr>
                <w:noProof/>
                <w:webHidden/>
              </w:rPr>
            </w:r>
            <w:r w:rsidR="00F112E1">
              <w:rPr>
                <w:noProof/>
                <w:webHidden/>
              </w:rPr>
              <w:fldChar w:fldCharType="separate"/>
            </w:r>
            <w:r w:rsidR="00F112E1">
              <w:rPr>
                <w:noProof/>
                <w:webHidden/>
              </w:rPr>
              <w:t>21</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3" w:history="1">
            <w:r w:rsidR="00F112E1" w:rsidRPr="00954363">
              <w:rPr>
                <w:rStyle w:val="Hyperlink"/>
                <w:noProof/>
              </w:rPr>
              <w:t>Objective</w:t>
            </w:r>
            <w:r w:rsidR="00F112E1">
              <w:rPr>
                <w:noProof/>
                <w:webHidden/>
              </w:rPr>
              <w:tab/>
            </w:r>
            <w:r w:rsidR="00F112E1">
              <w:rPr>
                <w:noProof/>
                <w:webHidden/>
              </w:rPr>
              <w:fldChar w:fldCharType="begin"/>
            </w:r>
            <w:r w:rsidR="00F112E1">
              <w:rPr>
                <w:noProof/>
                <w:webHidden/>
              </w:rPr>
              <w:instrText xml:space="preserve"> PAGEREF _Toc477860923 \h </w:instrText>
            </w:r>
            <w:r w:rsidR="00F112E1">
              <w:rPr>
                <w:noProof/>
                <w:webHidden/>
              </w:rPr>
            </w:r>
            <w:r w:rsidR="00F112E1">
              <w:rPr>
                <w:noProof/>
                <w:webHidden/>
              </w:rPr>
              <w:fldChar w:fldCharType="separate"/>
            </w:r>
            <w:r w:rsidR="00F112E1">
              <w:rPr>
                <w:noProof/>
                <w:webHidden/>
              </w:rPr>
              <w:t>21</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4" w:history="1">
            <w:r w:rsidR="00F112E1" w:rsidRPr="00954363">
              <w:rPr>
                <w:rStyle w:val="Hyperlink"/>
                <w:noProof/>
              </w:rPr>
              <w:t>Experimental Method</w:t>
            </w:r>
            <w:r w:rsidR="00F112E1">
              <w:rPr>
                <w:noProof/>
                <w:webHidden/>
              </w:rPr>
              <w:tab/>
            </w:r>
            <w:r w:rsidR="00F112E1">
              <w:rPr>
                <w:noProof/>
                <w:webHidden/>
              </w:rPr>
              <w:fldChar w:fldCharType="begin"/>
            </w:r>
            <w:r w:rsidR="00F112E1">
              <w:rPr>
                <w:noProof/>
                <w:webHidden/>
              </w:rPr>
              <w:instrText xml:space="preserve"> PAGEREF _Toc477860924 \h </w:instrText>
            </w:r>
            <w:r w:rsidR="00F112E1">
              <w:rPr>
                <w:noProof/>
                <w:webHidden/>
              </w:rPr>
            </w:r>
            <w:r w:rsidR="00F112E1">
              <w:rPr>
                <w:noProof/>
                <w:webHidden/>
              </w:rPr>
              <w:fldChar w:fldCharType="separate"/>
            </w:r>
            <w:r w:rsidR="00F112E1">
              <w:rPr>
                <w:noProof/>
                <w:webHidden/>
              </w:rPr>
              <w:t>21</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5" w:history="1">
            <w:r w:rsidR="00F112E1" w:rsidRPr="00954363">
              <w:rPr>
                <w:rStyle w:val="Hyperlink"/>
                <w:noProof/>
                <w:highlight w:val="yellow"/>
              </w:rPr>
              <w:t>(Complete once end data properly shows the interception from node1 between node0 and node2)</w:t>
            </w:r>
            <w:r w:rsidR="00F112E1">
              <w:rPr>
                <w:noProof/>
                <w:webHidden/>
              </w:rPr>
              <w:tab/>
            </w:r>
            <w:r w:rsidR="00F112E1">
              <w:rPr>
                <w:noProof/>
                <w:webHidden/>
              </w:rPr>
              <w:fldChar w:fldCharType="begin"/>
            </w:r>
            <w:r w:rsidR="00F112E1">
              <w:rPr>
                <w:noProof/>
                <w:webHidden/>
              </w:rPr>
              <w:instrText xml:space="preserve"> PAGEREF _Toc477860925 \h </w:instrText>
            </w:r>
            <w:r w:rsidR="00F112E1">
              <w:rPr>
                <w:noProof/>
                <w:webHidden/>
              </w:rPr>
            </w:r>
            <w:r w:rsidR="00F112E1">
              <w:rPr>
                <w:noProof/>
                <w:webHidden/>
              </w:rPr>
              <w:fldChar w:fldCharType="separate"/>
            </w:r>
            <w:r w:rsidR="00F112E1">
              <w:rPr>
                <w:noProof/>
                <w:webHidden/>
              </w:rPr>
              <w:t>25</w:t>
            </w:r>
            <w:r w:rsidR="00F112E1">
              <w:rPr>
                <w:noProof/>
                <w:webHidden/>
              </w:rPr>
              <w:fldChar w:fldCharType="end"/>
            </w:r>
          </w:hyperlink>
        </w:p>
        <w:p w:rsidR="00F112E1" w:rsidRDefault="004C4685">
          <w:pPr>
            <w:pStyle w:val="TOC1"/>
            <w:rPr>
              <w:rFonts w:eastAsiaTheme="minorEastAsia"/>
              <w:noProof/>
              <w:lang w:eastAsia="en-GB"/>
            </w:rPr>
          </w:pPr>
          <w:hyperlink w:anchor="_Toc477860926" w:history="1">
            <w:r w:rsidR="00F112E1" w:rsidRPr="00954363">
              <w:rPr>
                <w:rStyle w:val="Hyperlink"/>
                <w:noProof/>
              </w:rPr>
              <w:t>Appendix (Results and Discussion)</w:t>
            </w:r>
            <w:r w:rsidR="00F112E1">
              <w:rPr>
                <w:noProof/>
                <w:webHidden/>
              </w:rPr>
              <w:tab/>
            </w:r>
            <w:r w:rsidR="00F112E1">
              <w:rPr>
                <w:noProof/>
                <w:webHidden/>
              </w:rPr>
              <w:fldChar w:fldCharType="begin"/>
            </w:r>
            <w:r w:rsidR="00F112E1">
              <w:rPr>
                <w:noProof/>
                <w:webHidden/>
              </w:rPr>
              <w:instrText xml:space="preserve"> PAGEREF _Toc477860926 \h </w:instrText>
            </w:r>
            <w:r w:rsidR="00F112E1">
              <w:rPr>
                <w:noProof/>
                <w:webHidden/>
              </w:rPr>
            </w:r>
            <w:r w:rsidR="00F112E1">
              <w:rPr>
                <w:noProof/>
                <w:webHidden/>
              </w:rPr>
              <w:fldChar w:fldCharType="separate"/>
            </w:r>
            <w:r w:rsidR="00F112E1">
              <w:rPr>
                <w:noProof/>
                <w:webHidden/>
              </w:rPr>
              <w:t>26</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7" w:history="1">
            <w:r w:rsidR="00F112E1" w:rsidRPr="00954363">
              <w:rPr>
                <w:rStyle w:val="Hyperlink"/>
                <w:noProof/>
              </w:rPr>
              <w:t>Example of Dump File Breakdowns (period before 30s mark, before attack)</w:t>
            </w:r>
            <w:r w:rsidR="00F112E1">
              <w:rPr>
                <w:noProof/>
                <w:webHidden/>
              </w:rPr>
              <w:tab/>
            </w:r>
            <w:r w:rsidR="00F112E1">
              <w:rPr>
                <w:noProof/>
                <w:webHidden/>
              </w:rPr>
              <w:fldChar w:fldCharType="begin"/>
            </w:r>
            <w:r w:rsidR="00F112E1">
              <w:rPr>
                <w:noProof/>
                <w:webHidden/>
              </w:rPr>
              <w:instrText xml:space="preserve"> PAGEREF _Toc477860927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8" w:history="1">
            <w:r w:rsidR="00F112E1" w:rsidRPr="00954363">
              <w:rPr>
                <w:rStyle w:val="Hyperlink"/>
                <w:noProof/>
                <w:highlight w:val="green"/>
              </w:rPr>
              <w:t>Tcpdumpfile_cookies_on</w:t>
            </w:r>
            <w:r w:rsidR="00F112E1">
              <w:rPr>
                <w:noProof/>
                <w:webHidden/>
              </w:rPr>
              <w:tab/>
            </w:r>
            <w:r w:rsidR="00F112E1">
              <w:rPr>
                <w:noProof/>
                <w:webHidden/>
              </w:rPr>
              <w:fldChar w:fldCharType="begin"/>
            </w:r>
            <w:r w:rsidR="00F112E1">
              <w:rPr>
                <w:noProof/>
                <w:webHidden/>
              </w:rPr>
              <w:instrText xml:space="preserve"> PAGEREF _Toc477860928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29" w:history="1">
            <w:r w:rsidR="00F112E1" w:rsidRPr="00954363">
              <w:rPr>
                <w:rStyle w:val="Hyperlink"/>
                <w:noProof/>
              </w:rPr>
              <w:t>Connection at 14:55:06</w:t>
            </w:r>
            <w:r w:rsidR="00F112E1">
              <w:rPr>
                <w:noProof/>
                <w:webHidden/>
              </w:rPr>
              <w:tab/>
            </w:r>
            <w:r w:rsidR="00F112E1">
              <w:rPr>
                <w:noProof/>
                <w:webHidden/>
              </w:rPr>
              <w:fldChar w:fldCharType="begin"/>
            </w:r>
            <w:r w:rsidR="00F112E1">
              <w:rPr>
                <w:noProof/>
                <w:webHidden/>
              </w:rPr>
              <w:instrText xml:space="preserve"> PAGEREF _Toc477860929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0"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30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1"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31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2"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32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3" w:history="1">
            <w:r w:rsidR="00F112E1" w:rsidRPr="00954363">
              <w:rPr>
                <w:rStyle w:val="Hyperlink"/>
                <w:noProof/>
              </w:rPr>
              <w:t>Duration (Last ACK segment – First SYN segment)</w:t>
            </w:r>
            <w:r w:rsidR="00F112E1">
              <w:rPr>
                <w:noProof/>
                <w:webHidden/>
              </w:rPr>
              <w:tab/>
            </w:r>
            <w:r w:rsidR="00F112E1">
              <w:rPr>
                <w:noProof/>
                <w:webHidden/>
              </w:rPr>
              <w:fldChar w:fldCharType="begin"/>
            </w:r>
            <w:r w:rsidR="00F112E1">
              <w:rPr>
                <w:noProof/>
                <w:webHidden/>
              </w:rPr>
              <w:instrText xml:space="preserve"> PAGEREF _Toc477860933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34" w:history="1">
            <w:r w:rsidR="00F112E1" w:rsidRPr="00954363">
              <w:rPr>
                <w:rStyle w:val="Hyperlink"/>
                <w:noProof/>
              </w:rPr>
              <w:t>Connection at 14:55:07</w:t>
            </w:r>
            <w:r w:rsidR="00F112E1">
              <w:rPr>
                <w:noProof/>
                <w:webHidden/>
              </w:rPr>
              <w:tab/>
            </w:r>
            <w:r w:rsidR="00F112E1">
              <w:rPr>
                <w:noProof/>
                <w:webHidden/>
              </w:rPr>
              <w:fldChar w:fldCharType="begin"/>
            </w:r>
            <w:r w:rsidR="00F112E1">
              <w:rPr>
                <w:noProof/>
                <w:webHidden/>
              </w:rPr>
              <w:instrText xml:space="preserve"> PAGEREF _Toc477860934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5"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35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6"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36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7"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37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38" w:history="1">
            <w:r w:rsidR="00F112E1" w:rsidRPr="00954363">
              <w:rPr>
                <w:rStyle w:val="Hyperlink"/>
                <w:noProof/>
              </w:rPr>
              <w:t>Duration (Last ACK segment – First SYN segment)</w:t>
            </w:r>
            <w:r w:rsidR="00F112E1">
              <w:rPr>
                <w:noProof/>
                <w:webHidden/>
              </w:rPr>
              <w:tab/>
            </w:r>
            <w:r w:rsidR="00F112E1">
              <w:rPr>
                <w:noProof/>
                <w:webHidden/>
              </w:rPr>
              <w:fldChar w:fldCharType="begin"/>
            </w:r>
            <w:r w:rsidR="00F112E1">
              <w:rPr>
                <w:noProof/>
                <w:webHidden/>
              </w:rPr>
              <w:instrText xml:space="preserve"> PAGEREF _Toc477860938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39" w:history="1">
            <w:r w:rsidR="00F112E1" w:rsidRPr="00954363">
              <w:rPr>
                <w:rStyle w:val="Hyperlink"/>
                <w:noProof/>
              </w:rPr>
              <w:t>Connection at 14:55:08</w:t>
            </w:r>
            <w:r w:rsidR="00F112E1">
              <w:rPr>
                <w:noProof/>
                <w:webHidden/>
              </w:rPr>
              <w:tab/>
            </w:r>
            <w:r w:rsidR="00F112E1">
              <w:rPr>
                <w:noProof/>
                <w:webHidden/>
              </w:rPr>
              <w:fldChar w:fldCharType="begin"/>
            </w:r>
            <w:r w:rsidR="00F112E1">
              <w:rPr>
                <w:noProof/>
                <w:webHidden/>
              </w:rPr>
              <w:instrText xml:space="preserve"> PAGEREF _Toc477860939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0"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40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1"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41 \h </w:instrText>
            </w:r>
            <w:r w:rsidR="00F112E1">
              <w:rPr>
                <w:noProof/>
                <w:webHidden/>
              </w:rPr>
            </w:r>
            <w:r w:rsidR="00F112E1">
              <w:rPr>
                <w:noProof/>
                <w:webHidden/>
              </w:rPr>
              <w:fldChar w:fldCharType="separate"/>
            </w:r>
            <w:r w:rsidR="00F112E1">
              <w:rPr>
                <w:noProof/>
                <w:webHidden/>
              </w:rPr>
              <w:t>27</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2"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42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3" w:history="1">
            <w:r w:rsidR="00F112E1" w:rsidRPr="00954363">
              <w:rPr>
                <w:rStyle w:val="Hyperlink"/>
                <w:noProof/>
              </w:rPr>
              <w:t>Duration (Last ACK segment – First SYN segment)</w:t>
            </w:r>
            <w:r w:rsidR="00F112E1">
              <w:rPr>
                <w:noProof/>
                <w:webHidden/>
              </w:rPr>
              <w:tab/>
            </w:r>
            <w:r w:rsidR="00F112E1">
              <w:rPr>
                <w:noProof/>
                <w:webHidden/>
              </w:rPr>
              <w:fldChar w:fldCharType="begin"/>
            </w:r>
            <w:r w:rsidR="00F112E1">
              <w:rPr>
                <w:noProof/>
                <w:webHidden/>
              </w:rPr>
              <w:instrText xml:space="preserve"> PAGEREF _Toc477860943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44" w:history="1">
            <w:r w:rsidR="00F112E1" w:rsidRPr="00954363">
              <w:rPr>
                <w:rStyle w:val="Hyperlink"/>
                <w:noProof/>
              </w:rPr>
              <w:t>Connection at 14:55:09</w:t>
            </w:r>
            <w:r w:rsidR="00F112E1">
              <w:rPr>
                <w:noProof/>
                <w:webHidden/>
              </w:rPr>
              <w:tab/>
            </w:r>
            <w:r w:rsidR="00F112E1">
              <w:rPr>
                <w:noProof/>
                <w:webHidden/>
              </w:rPr>
              <w:fldChar w:fldCharType="begin"/>
            </w:r>
            <w:r w:rsidR="00F112E1">
              <w:rPr>
                <w:noProof/>
                <w:webHidden/>
              </w:rPr>
              <w:instrText xml:space="preserve"> PAGEREF _Toc477860944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5"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45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6"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46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7"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47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48" w:history="1">
            <w:r w:rsidR="00F112E1" w:rsidRPr="00954363">
              <w:rPr>
                <w:rStyle w:val="Hyperlink"/>
                <w:noProof/>
              </w:rPr>
              <w:t>Duration (Last ACK segment – First SYN segment)</w:t>
            </w:r>
            <w:r w:rsidR="00F112E1">
              <w:rPr>
                <w:noProof/>
                <w:webHidden/>
              </w:rPr>
              <w:tab/>
            </w:r>
            <w:r w:rsidR="00F112E1">
              <w:rPr>
                <w:noProof/>
                <w:webHidden/>
              </w:rPr>
              <w:fldChar w:fldCharType="begin"/>
            </w:r>
            <w:r w:rsidR="00F112E1">
              <w:rPr>
                <w:noProof/>
                <w:webHidden/>
              </w:rPr>
              <w:instrText xml:space="preserve"> PAGEREF _Toc477860948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49" w:history="1">
            <w:r w:rsidR="00F112E1" w:rsidRPr="00954363">
              <w:rPr>
                <w:rStyle w:val="Hyperlink"/>
                <w:noProof/>
              </w:rPr>
              <w:t>Connection at 14:55:10</w:t>
            </w:r>
            <w:r w:rsidR="00F112E1">
              <w:rPr>
                <w:noProof/>
                <w:webHidden/>
              </w:rPr>
              <w:tab/>
            </w:r>
            <w:r w:rsidR="00F112E1">
              <w:rPr>
                <w:noProof/>
                <w:webHidden/>
              </w:rPr>
              <w:fldChar w:fldCharType="begin"/>
            </w:r>
            <w:r w:rsidR="00F112E1">
              <w:rPr>
                <w:noProof/>
                <w:webHidden/>
              </w:rPr>
              <w:instrText xml:space="preserve"> PAGEREF _Toc477860949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0"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50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1"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51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2"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52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3" w:history="1">
            <w:r w:rsidR="00F112E1" w:rsidRPr="00954363">
              <w:rPr>
                <w:rStyle w:val="Hyperlink"/>
                <w:noProof/>
              </w:rPr>
              <w:t>Duration (Last ACK segment – First SYN segment)</w:t>
            </w:r>
            <w:r w:rsidR="00F112E1">
              <w:rPr>
                <w:noProof/>
                <w:webHidden/>
              </w:rPr>
              <w:tab/>
            </w:r>
            <w:r w:rsidR="00F112E1">
              <w:rPr>
                <w:noProof/>
                <w:webHidden/>
              </w:rPr>
              <w:fldChar w:fldCharType="begin"/>
            </w:r>
            <w:r w:rsidR="00F112E1">
              <w:rPr>
                <w:noProof/>
                <w:webHidden/>
              </w:rPr>
              <w:instrText xml:space="preserve"> PAGEREF _Toc477860953 \h </w:instrText>
            </w:r>
            <w:r w:rsidR="00F112E1">
              <w:rPr>
                <w:noProof/>
                <w:webHidden/>
              </w:rPr>
            </w:r>
            <w:r w:rsidR="00F112E1">
              <w:rPr>
                <w:noProof/>
                <w:webHidden/>
              </w:rPr>
              <w:fldChar w:fldCharType="separate"/>
            </w:r>
            <w:r w:rsidR="00F112E1">
              <w:rPr>
                <w:noProof/>
                <w:webHidden/>
              </w:rPr>
              <w:t>28</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54" w:history="1">
            <w:r w:rsidR="00F112E1" w:rsidRPr="00954363">
              <w:rPr>
                <w:rStyle w:val="Hyperlink"/>
                <w:noProof/>
                <w:highlight w:val="red"/>
              </w:rPr>
              <w:t>Tcpdumpfile_cookies_off</w:t>
            </w:r>
            <w:r w:rsidR="00F112E1">
              <w:rPr>
                <w:noProof/>
                <w:webHidden/>
              </w:rPr>
              <w:tab/>
            </w:r>
            <w:r w:rsidR="00F112E1">
              <w:rPr>
                <w:noProof/>
                <w:webHidden/>
              </w:rPr>
              <w:fldChar w:fldCharType="begin"/>
            </w:r>
            <w:r w:rsidR="00F112E1">
              <w:rPr>
                <w:noProof/>
                <w:webHidden/>
              </w:rPr>
              <w:instrText xml:space="preserve"> PAGEREF _Toc477860954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55" w:history="1">
            <w:r w:rsidR="00F112E1" w:rsidRPr="00954363">
              <w:rPr>
                <w:rStyle w:val="Hyperlink"/>
                <w:noProof/>
              </w:rPr>
              <w:t>Connection at 14:48:14</w:t>
            </w:r>
            <w:r w:rsidR="00F112E1">
              <w:rPr>
                <w:noProof/>
                <w:webHidden/>
              </w:rPr>
              <w:tab/>
            </w:r>
            <w:r w:rsidR="00F112E1">
              <w:rPr>
                <w:noProof/>
                <w:webHidden/>
              </w:rPr>
              <w:fldChar w:fldCharType="begin"/>
            </w:r>
            <w:r w:rsidR="00F112E1">
              <w:rPr>
                <w:noProof/>
                <w:webHidden/>
              </w:rPr>
              <w:instrText xml:space="preserve"> PAGEREF _Toc477860955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6"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56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7"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57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8"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58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59" w:history="1">
            <w:r w:rsidR="00F112E1" w:rsidRPr="00954363">
              <w:rPr>
                <w:rStyle w:val="Hyperlink"/>
                <w:noProof/>
              </w:rPr>
              <w:t>Duration (Last ACK segment – First SYN segment, discounting initial establishment timestamps)</w:t>
            </w:r>
            <w:r w:rsidR="00F112E1">
              <w:rPr>
                <w:noProof/>
                <w:webHidden/>
              </w:rPr>
              <w:tab/>
            </w:r>
            <w:r w:rsidR="00F112E1">
              <w:rPr>
                <w:noProof/>
                <w:webHidden/>
              </w:rPr>
              <w:fldChar w:fldCharType="begin"/>
            </w:r>
            <w:r w:rsidR="00F112E1">
              <w:rPr>
                <w:noProof/>
                <w:webHidden/>
              </w:rPr>
              <w:instrText xml:space="preserve"> PAGEREF _Toc477860959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60" w:history="1">
            <w:r w:rsidR="00F112E1" w:rsidRPr="00954363">
              <w:rPr>
                <w:rStyle w:val="Hyperlink"/>
                <w:noProof/>
              </w:rPr>
              <w:t>Connection at 14:48:15</w:t>
            </w:r>
            <w:r w:rsidR="00F112E1">
              <w:rPr>
                <w:noProof/>
                <w:webHidden/>
              </w:rPr>
              <w:tab/>
            </w:r>
            <w:r w:rsidR="00F112E1">
              <w:rPr>
                <w:noProof/>
                <w:webHidden/>
              </w:rPr>
              <w:fldChar w:fldCharType="begin"/>
            </w:r>
            <w:r w:rsidR="00F112E1">
              <w:rPr>
                <w:noProof/>
                <w:webHidden/>
              </w:rPr>
              <w:instrText xml:space="preserve"> PAGEREF _Toc477860960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1"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61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2"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62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3"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63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4" w:history="1">
            <w:r w:rsidR="00F112E1" w:rsidRPr="00954363">
              <w:rPr>
                <w:rStyle w:val="Hyperlink"/>
                <w:noProof/>
              </w:rPr>
              <w:t>Duration (Last ACK segment – First SYN segment, discounting initial establishment timestamps)</w:t>
            </w:r>
            <w:r w:rsidR="00F112E1">
              <w:rPr>
                <w:noProof/>
                <w:webHidden/>
              </w:rPr>
              <w:tab/>
            </w:r>
            <w:r w:rsidR="00F112E1">
              <w:rPr>
                <w:noProof/>
                <w:webHidden/>
              </w:rPr>
              <w:fldChar w:fldCharType="begin"/>
            </w:r>
            <w:r w:rsidR="00F112E1">
              <w:rPr>
                <w:noProof/>
                <w:webHidden/>
              </w:rPr>
              <w:instrText xml:space="preserve"> PAGEREF _Toc477860964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65" w:history="1">
            <w:r w:rsidR="00F112E1" w:rsidRPr="00954363">
              <w:rPr>
                <w:rStyle w:val="Hyperlink"/>
                <w:noProof/>
              </w:rPr>
              <w:t>Connection at 14:48:16</w:t>
            </w:r>
            <w:r w:rsidR="00F112E1">
              <w:rPr>
                <w:noProof/>
                <w:webHidden/>
              </w:rPr>
              <w:tab/>
            </w:r>
            <w:r w:rsidR="00F112E1">
              <w:rPr>
                <w:noProof/>
                <w:webHidden/>
              </w:rPr>
              <w:fldChar w:fldCharType="begin"/>
            </w:r>
            <w:r w:rsidR="00F112E1">
              <w:rPr>
                <w:noProof/>
                <w:webHidden/>
              </w:rPr>
              <w:instrText xml:space="preserve"> PAGEREF _Toc477860965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6"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66 \h </w:instrText>
            </w:r>
            <w:r w:rsidR="00F112E1">
              <w:rPr>
                <w:noProof/>
                <w:webHidden/>
              </w:rPr>
            </w:r>
            <w:r w:rsidR="00F112E1">
              <w:rPr>
                <w:noProof/>
                <w:webHidden/>
              </w:rPr>
              <w:fldChar w:fldCharType="separate"/>
            </w:r>
            <w:r w:rsidR="00F112E1">
              <w:rPr>
                <w:noProof/>
                <w:webHidden/>
              </w:rPr>
              <w:t>29</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7"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67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8"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68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69" w:history="1">
            <w:r w:rsidR="00F112E1" w:rsidRPr="00954363">
              <w:rPr>
                <w:rStyle w:val="Hyperlink"/>
                <w:noProof/>
              </w:rPr>
              <w:t>Duration (Last ACK segment – First SYN segment, discounting initial establishment timestamps)</w:t>
            </w:r>
            <w:r w:rsidR="00F112E1">
              <w:rPr>
                <w:noProof/>
                <w:webHidden/>
              </w:rPr>
              <w:tab/>
            </w:r>
            <w:r w:rsidR="00F112E1">
              <w:rPr>
                <w:noProof/>
                <w:webHidden/>
              </w:rPr>
              <w:fldChar w:fldCharType="begin"/>
            </w:r>
            <w:r w:rsidR="00F112E1">
              <w:rPr>
                <w:noProof/>
                <w:webHidden/>
              </w:rPr>
              <w:instrText xml:space="preserve"> PAGEREF _Toc477860969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70" w:history="1">
            <w:r w:rsidR="00F112E1" w:rsidRPr="00954363">
              <w:rPr>
                <w:rStyle w:val="Hyperlink"/>
                <w:noProof/>
              </w:rPr>
              <w:t>Connection at 14:48:17</w:t>
            </w:r>
            <w:r w:rsidR="00F112E1">
              <w:rPr>
                <w:noProof/>
                <w:webHidden/>
              </w:rPr>
              <w:tab/>
            </w:r>
            <w:r w:rsidR="00F112E1">
              <w:rPr>
                <w:noProof/>
                <w:webHidden/>
              </w:rPr>
              <w:fldChar w:fldCharType="begin"/>
            </w:r>
            <w:r w:rsidR="00F112E1">
              <w:rPr>
                <w:noProof/>
                <w:webHidden/>
              </w:rPr>
              <w:instrText xml:space="preserve"> PAGEREF _Toc477860970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1"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71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2"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72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3"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73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4" w:history="1">
            <w:r w:rsidR="00F112E1" w:rsidRPr="00954363">
              <w:rPr>
                <w:rStyle w:val="Hyperlink"/>
                <w:noProof/>
              </w:rPr>
              <w:t>Duration (Last ACK segment – First SYN segment, discounting initial establishment timestamps)</w:t>
            </w:r>
            <w:r w:rsidR="00F112E1">
              <w:rPr>
                <w:noProof/>
                <w:webHidden/>
              </w:rPr>
              <w:tab/>
            </w:r>
            <w:r w:rsidR="00F112E1">
              <w:rPr>
                <w:noProof/>
                <w:webHidden/>
              </w:rPr>
              <w:fldChar w:fldCharType="begin"/>
            </w:r>
            <w:r w:rsidR="00F112E1">
              <w:rPr>
                <w:noProof/>
                <w:webHidden/>
              </w:rPr>
              <w:instrText xml:space="preserve"> PAGEREF _Toc477860974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2"/>
            <w:tabs>
              <w:tab w:val="right" w:leader="dot" w:pos="9016"/>
            </w:tabs>
            <w:rPr>
              <w:rFonts w:eastAsiaTheme="minorEastAsia"/>
              <w:noProof/>
              <w:lang w:eastAsia="en-GB"/>
            </w:rPr>
          </w:pPr>
          <w:hyperlink w:anchor="_Toc477860975" w:history="1">
            <w:r w:rsidR="00F112E1" w:rsidRPr="00954363">
              <w:rPr>
                <w:rStyle w:val="Hyperlink"/>
                <w:noProof/>
              </w:rPr>
              <w:t>Connection at 14:48:18</w:t>
            </w:r>
            <w:r w:rsidR="00F112E1">
              <w:rPr>
                <w:noProof/>
                <w:webHidden/>
              </w:rPr>
              <w:tab/>
            </w:r>
            <w:r w:rsidR="00F112E1">
              <w:rPr>
                <w:noProof/>
                <w:webHidden/>
              </w:rPr>
              <w:fldChar w:fldCharType="begin"/>
            </w:r>
            <w:r w:rsidR="00F112E1">
              <w:rPr>
                <w:noProof/>
                <w:webHidden/>
              </w:rPr>
              <w:instrText xml:space="preserve"> PAGEREF _Toc477860975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6" w:history="1">
            <w:r w:rsidR="00F112E1" w:rsidRPr="00954363">
              <w:rPr>
                <w:rStyle w:val="Hyperlink"/>
                <w:noProof/>
              </w:rPr>
              <w:t>Opening Handshake</w:t>
            </w:r>
            <w:r w:rsidR="00F112E1">
              <w:rPr>
                <w:noProof/>
                <w:webHidden/>
              </w:rPr>
              <w:tab/>
            </w:r>
            <w:r w:rsidR="00F112E1">
              <w:rPr>
                <w:noProof/>
                <w:webHidden/>
              </w:rPr>
              <w:fldChar w:fldCharType="begin"/>
            </w:r>
            <w:r w:rsidR="00F112E1">
              <w:rPr>
                <w:noProof/>
                <w:webHidden/>
              </w:rPr>
              <w:instrText xml:space="preserve"> PAGEREF _Toc477860976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7" w:history="1">
            <w:r w:rsidR="00F112E1" w:rsidRPr="00954363">
              <w:rPr>
                <w:rStyle w:val="Hyperlink"/>
                <w:noProof/>
              </w:rPr>
              <w:t>Data Connection</w:t>
            </w:r>
            <w:r w:rsidR="00F112E1">
              <w:rPr>
                <w:noProof/>
                <w:webHidden/>
              </w:rPr>
              <w:tab/>
            </w:r>
            <w:r w:rsidR="00F112E1">
              <w:rPr>
                <w:noProof/>
                <w:webHidden/>
              </w:rPr>
              <w:fldChar w:fldCharType="begin"/>
            </w:r>
            <w:r w:rsidR="00F112E1">
              <w:rPr>
                <w:noProof/>
                <w:webHidden/>
              </w:rPr>
              <w:instrText xml:space="preserve"> PAGEREF _Toc477860977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8" w:history="1">
            <w:r w:rsidR="00F112E1" w:rsidRPr="00954363">
              <w:rPr>
                <w:rStyle w:val="Hyperlink"/>
                <w:noProof/>
              </w:rPr>
              <w:t>Closing Handshake</w:t>
            </w:r>
            <w:r w:rsidR="00F112E1">
              <w:rPr>
                <w:noProof/>
                <w:webHidden/>
              </w:rPr>
              <w:tab/>
            </w:r>
            <w:r w:rsidR="00F112E1">
              <w:rPr>
                <w:noProof/>
                <w:webHidden/>
              </w:rPr>
              <w:fldChar w:fldCharType="begin"/>
            </w:r>
            <w:r w:rsidR="00F112E1">
              <w:rPr>
                <w:noProof/>
                <w:webHidden/>
              </w:rPr>
              <w:instrText xml:space="preserve"> PAGEREF _Toc477860978 \h </w:instrText>
            </w:r>
            <w:r w:rsidR="00F112E1">
              <w:rPr>
                <w:noProof/>
                <w:webHidden/>
              </w:rPr>
            </w:r>
            <w:r w:rsidR="00F112E1">
              <w:rPr>
                <w:noProof/>
                <w:webHidden/>
              </w:rPr>
              <w:fldChar w:fldCharType="separate"/>
            </w:r>
            <w:r w:rsidR="00F112E1">
              <w:rPr>
                <w:noProof/>
                <w:webHidden/>
              </w:rPr>
              <w:t>30</w:t>
            </w:r>
            <w:r w:rsidR="00F112E1">
              <w:rPr>
                <w:noProof/>
                <w:webHidden/>
              </w:rPr>
              <w:fldChar w:fldCharType="end"/>
            </w:r>
          </w:hyperlink>
        </w:p>
        <w:p w:rsidR="00F112E1" w:rsidRDefault="004C4685">
          <w:pPr>
            <w:pStyle w:val="TOC3"/>
            <w:tabs>
              <w:tab w:val="right" w:leader="dot" w:pos="9016"/>
            </w:tabs>
            <w:rPr>
              <w:rFonts w:eastAsiaTheme="minorEastAsia"/>
              <w:noProof/>
              <w:lang w:eastAsia="en-GB"/>
            </w:rPr>
          </w:pPr>
          <w:hyperlink w:anchor="_Toc477860979" w:history="1">
            <w:r w:rsidR="00F112E1" w:rsidRPr="00954363">
              <w:rPr>
                <w:rStyle w:val="Hyperlink"/>
                <w:noProof/>
              </w:rPr>
              <w:t>Duration (Last ACK segment – First SYN segment, discounting initial establishment timestamps)</w:t>
            </w:r>
            <w:r w:rsidR="00F112E1">
              <w:rPr>
                <w:noProof/>
                <w:webHidden/>
              </w:rPr>
              <w:tab/>
            </w:r>
            <w:r w:rsidR="00F112E1">
              <w:rPr>
                <w:noProof/>
                <w:webHidden/>
              </w:rPr>
              <w:fldChar w:fldCharType="begin"/>
            </w:r>
            <w:r w:rsidR="00F112E1">
              <w:rPr>
                <w:noProof/>
                <w:webHidden/>
              </w:rPr>
              <w:instrText xml:space="preserve"> PAGEREF _Toc477860979 \h </w:instrText>
            </w:r>
            <w:r w:rsidR="00F112E1">
              <w:rPr>
                <w:noProof/>
                <w:webHidden/>
              </w:rPr>
            </w:r>
            <w:r w:rsidR="00F112E1">
              <w:rPr>
                <w:noProof/>
                <w:webHidden/>
              </w:rPr>
              <w:fldChar w:fldCharType="separate"/>
            </w:r>
            <w:r w:rsidR="00F112E1">
              <w:rPr>
                <w:noProof/>
                <w:webHidden/>
              </w:rPr>
              <w:t>31</w:t>
            </w:r>
            <w:r w:rsidR="00F112E1">
              <w:rPr>
                <w:noProof/>
                <w:webHidden/>
              </w:rPr>
              <w:fldChar w:fldCharType="end"/>
            </w:r>
          </w:hyperlink>
        </w:p>
        <w:p w:rsidR="0051596E" w:rsidRDefault="00787914">
          <w:r>
            <w:fldChar w:fldCharType="end"/>
          </w:r>
        </w:p>
      </w:sdtContent>
    </w:sdt>
    <w:p w:rsidR="004D273A" w:rsidRDefault="00A028FE" w:rsidP="004D273A">
      <w:pPr>
        <w:pStyle w:val="Title"/>
      </w:pPr>
      <w:bookmarkStart w:id="0" w:name="_Toc477860907"/>
      <w:r>
        <w:t xml:space="preserve">Experiment 1 - </w:t>
      </w:r>
      <w:proofErr w:type="spellStart"/>
      <w:r>
        <w:t>SynFlood</w:t>
      </w:r>
      <w:bookmarkEnd w:id="0"/>
      <w:proofErr w:type="spellEnd"/>
    </w:p>
    <w:p w:rsidR="00195141" w:rsidRDefault="000C7065" w:rsidP="00195141">
      <w:pPr>
        <w:pStyle w:val="Heading2"/>
      </w:pPr>
      <w:bookmarkStart w:id="1" w:name="_Toc477860908"/>
      <w:r>
        <w:t>Introduction</w:t>
      </w:r>
      <w:bookmarkEnd w:id="1"/>
    </w:p>
    <w:p w:rsidR="00B34242" w:rsidRDefault="00B6750B" w:rsidP="00B34242">
      <w:r>
        <w:t>A common internet</w:t>
      </w:r>
      <w:r w:rsidR="00681117">
        <w:t xml:space="preserve"> service</w:t>
      </w:r>
      <w:r>
        <w:t xml:space="preserve"> (TCP/IP) hosted by a server</w:t>
      </w:r>
      <w:r w:rsidR="00681117">
        <w:t xml:space="preserve"> is sent several fake packets from </w:t>
      </w:r>
      <w:r>
        <w:t>an</w:t>
      </w:r>
      <w:r w:rsidR="00681117">
        <w:t xml:space="preserve"> attacker as if they were being sent from the client, and in a way overloads/s</w:t>
      </w:r>
      <w:r w:rsidR="00DC74DC">
        <w:t>lows down/increases the traffic between the true client and server nodes. This results</w:t>
      </w:r>
      <w:r w:rsidR="00681117">
        <w:t xml:space="preserve"> in a very low data transfer speed, to a point where the service is virtually </w:t>
      </w:r>
      <w:r w:rsidR="00235261">
        <w:t>unusable. The</w:t>
      </w:r>
      <w:r w:rsidR="009A29C2">
        <w:t xml:space="preserve"> attack will not be as severe in this </w:t>
      </w:r>
      <w:proofErr w:type="gramStart"/>
      <w:r w:rsidR="009A29C2">
        <w:t>experiment,</w:t>
      </w:r>
      <w:proofErr w:type="gramEnd"/>
      <w:r w:rsidR="009A29C2">
        <w:t xml:space="preserve"> however it will still be evident that the traffic has been slowed down slightly during this period.</w:t>
      </w:r>
      <w:r w:rsidR="00B34242">
        <w:t xml:space="preserve"> This experiment provides an insight into both the results of and what is carried out behind the scenes of a “TCP SYN flood” or </w:t>
      </w:r>
      <w:proofErr w:type="spellStart"/>
      <w:r w:rsidR="00B34242">
        <w:t>DoS</w:t>
      </w:r>
      <w:proofErr w:type="spellEnd"/>
      <w:r w:rsidR="00B34242">
        <w:t xml:space="preserve"> server attack. This type of attack is surprisingly easy to implement and utilise as an attacker, so the experiment also helps demonstrate methods to defend against these sorts of attacks using cookies, or in this context “SYN cookies”. </w:t>
      </w:r>
    </w:p>
    <w:p w:rsidR="00681117" w:rsidRPr="00195141" w:rsidRDefault="00681117" w:rsidP="00681117">
      <w:pPr>
        <w:pStyle w:val="Heading2"/>
      </w:pPr>
      <w:bookmarkStart w:id="2" w:name="_Toc477860909"/>
      <w:r>
        <w:t>Objective</w:t>
      </w:r>
      <w:bookmarkEnd w:id="2"/>
    </w:p>
    <w:p w:rsidR="007347E8" w:rsidRDefault="000C7065" w:rsidP="000C7065">
      <w:r>
        <w:t xml:space="preserve">For this experiment we can </w:t>
      </w:r>
      <w:r w:rsidR="00681117">
        <w:t>pretend to be the server, client or attacker by connecting to these nodes in turn and performing operations such as installing the services on the server, starting a normal transfer of data from the client to the server using this server</w:t>
      </w:r>
      <w:r w:rsidR="007B26DC">
        <w:t xml:space="preserve"> (generating traffic)</w:t>
      </w:r>
      <w:r w:rsidR="00681117">
        <w:t xml:space="preserve"> or </w:t>
      </w:r>
      <w:r w:rsidR="007B26DC">
        <w:t>attacking the server after installing a separate service that makes use of this stream of data traffic and exploits the fact that several packets can be sent to overload it, given the stateless nature of the connection.</w:t>
      </w:r>
    </w:p>
    <w:p w:rsidR="0074620A" w:rsidRDefault="004D273A" w:rsidP="000C7065">
      <w:pPr>
        <w:pStyle w:val="Heading2"/>
      </w:pPr>
      <w:bookmarkStart w:id="3" w:name="_Toc477860910"/>
      <w:r>
        <w:t>Experimental Method</w:t>
      </w:r>
      <w:bookmarkEnd w:id="3"/>
    </w:p>
    <w:p w:rsidR="009A29C2" w:rsidRPr="009A29C2" w:rsidRDefault="009A29C2" w:rsidP="009A29C2">
      <w:r>
        <w:t>This first Experimental Method section includes comprehensive screenshots, to illustrate the typical tasks undertaken to create these experiments.</w:t>
      </w:r>
    </w:p>
    <w:p w:rsidR="00B6750B" w:rsidRDefault="009C6CE7" w:rsidP="00B6750B">
      <w:r>
        <w:t xml:space="preserve">A unique “ns” file was uploaded to this new </w:t>
      </w:r>
      <w:proofErr w:type="spellStart"/>
      <w:r>
        <w:t>Deterlab</w:t>
      </w:r>
      <w:proofErr w:type="spellEnd"/>
      <w:r w:rsidR="00940211">
        <w:t xml:space="preserve"> </w:t>
      </w:r>
      <w:r>
        <w:t>experiment;</w:t>
      </w:r>
      <w:r w:rsidR="00940211">
        <w:t xml:space="preserve"> </w:t>
      </w:r>
      <w:r w:rsidR="00484654">
        <w:t xml:space="preserve">construction parameters </w:t>
      </w:r>
      <w:r w:rsidR="00B6750B">
        <w:t xml:space="preserve">for the virtual environment including nodes, their network IP addresses, layout in relation to each other and so on. </w:t>
      </w:r>
    </w:p>
    <w:p w:rsidR="009D4CB5" w:rsidRDefault="009D4CB5" w:rsidP="009D4CB5">
      <w:r>
        <w:lastRenderedPageBreak/>
        <w:t xml:space="preserve">Below is a topology visualisation of the four nodes (of which only three will be used for the experiment) in relation to the virtual </w:t>
      </w:r>
      <w:r w:rsidR="00515FBF">
        <w:t>LAN</w:t>
      </w:r>
      <w:r>
        <w:t xml:space="preserve"> server which is shared between them.</w:t>
      </w:r>
    </w:p>
    <w:p w:rsidR="009D4CB5" w:rsidRDefault="009D4CB5" w:rsidP="009D4CB5">
      <w:r>
        <w:rPr>
          <w:noProof/>
          <w:lang w:eastAsia="en-GB"/>
        </w:rPr>
        <w:drawing>
          <wp:inline distT="0" distB="0" distL="0" distR="0">
            <wp:extent cx="1770445" cy="210493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1770356" cy="2104825"/>
                    </a:xfrm>
                    <a:prstGeom prst="rect">
                      <a:avLst/>
                    </a:prstGeom>
                    <a:noFill/>
                    <a:ln w="9525">
                      <a:noFill/>
                      <a:miter lim="800000"/>
                      <a:headEnd/>
                      <a:tailEnd/>
                    </a:ln>
                  </pic:spPr>
                </pic:pic>
              </a:graphicData>
            </a:graphic>
          </wp:inline>
        </w:drawing>
      </w:r>
    </w:p>
    <w:p w:rsidR="009D4CB5" w:rsidRDefault="009D4CB5" w:rsidP="009D4CB5">
      <w:r>
        <w:t>The IP addresses for each node can be found on the Details tab of the experiment’s management window, as shown below</w:t>
      </w:r>
    </w:p>
    <w:p w:rsidR="009D4CB5" w:rsidRDefault="009D4CB5" w:rsidP="009D4CB5">
      <w:r>
        <w:rPr>
          <w:noProof/>
          <w:lang w:eastAsia="en-GB"/>
        </w:rPr>
        <w:drawing>
          <wp:inline distT="0" distB="0" distL="0" distR="0">
            <wp:extent cx="5731510" cy="1755224"/>
            <wp:effectExtent l="19050" t="0" r="254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5731510" cy="1755224"/>
                    </a:xfrm>
                    <a:prstGeom prst="rect">
                      <a:avLst/>
                    </a:prstGeom>
                    <a:noFill/>
                    <a:ln w="9525">
                      <a:noFill/>
                      <a:miter lim="800000"/>
                      <a:headEnd/>
                      <a:tailEnd/>
                    </a:ln>
                  </pic:spPr>
                </pic:pic>
              </a:graphicData>
            </a:graphic>
          </wp:inline>
        </w:drawing>
      </w:r>
    </w:p>
    <w:p w:rsidR="009D4CB5" w:rsidRDefault="009D4CB5" w:rsidP="00B6750B"/>
    <w:p w:rsidR="00FA7FA7" w:rsidRDefault="009C6CE7" w:rsidP="00B6750B">
      <w:r>
        <w:t>A summary of the steps performed accompanied with screenshots is as follows</w:t>
      </w:r>
      <w:r w:rsidR="00C42CE7">
        <w:t>:</w:t>
      </w:r>
    </w:p>
    <w:p w:rsidR="00484654" w:rsidRDefault="009C6CE7" w:rsidP="00B6750B">
      <w:r>
        <w:t>Swapped experiment in</w:t>
      </w:r>
    </w:p>
    <w:p w:rsidR="009C6CE7" w:rsidRDefault="0046644E" w:rsidP="00B6750B">
      <w:r>
        <w:rPr>
          <w:noProof/>
          <w:lang w:eastAsia="en-GB"/>
        </w:rPr>
        <w:lastRenderedPageBreak/>
        <w:drawing>
          <wp:inline distT="0" distB="0" distL="0" distR="0">
            <wp:extent cx="3821430" cy="2823462"/>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srcRect/>
                    <a:stretch>
                      <a:fillRect/>
                    </a:stretch>
                  </pic:blipFill>
                  <pic:spPr bwMode="auto">
                    <a:xfrm>
                      <a:off x="0" y="0"/>
                      <a:ext cx="3822020" cy="2823898"/>
                    </a:xfrm>
                    <a:prstGeom prst="rect">
                      <a:avLst/>
                    </a:prstGeom>
                    <a:noFill/>
                    <a:ln w="9525">
                      <a:noFill/>
                      <a:miter lim="800000"/>
                      <a:headEnd/>
                      <a:tailEnd/>
                    </a:ln>
                  </pic:spPr>
                </pic:pic>
              </a:graphicData>
            </a:graphic>
          </wp:inline>
        </w:drawing>
      </w:r>
    </w:p>
    <w:p w:rsidR="00D26AE8" w:rsidRDefault="00D26AE8">
      <w:r>
        <w:br w:type="page"/>
      </w:r>
    </w:p>
    <w:p w:rsidR="00C429C0" w:rsidRDefault="00C429C0" w:rsidP="00B6750B">
      <w:r>
        <w:lastRenderedPageBreak/>
        <w:t xml:space="preserve">Connected to users </w:t>
      </w:r>
      <w:proofErr w:type="spellStart"/>
      <w:r>
        <w:t>Deterlab</w:t>
      </w:r>
      <w:proofErr w:type="spellEnd"/>
      <w:r>
        <w:t xml:space="preserve"> address</w:t>
      </w:r>
      <w:bookmarkStart w:id="4" w:name="OLE_LINK1"/>
      <w:bookmarkStart w:id="5" w:name="OLE_LINK2"/>
      <w:bookmarkStart w:id="6" w:name="OLE_LINK3"/>
      <w:bookmarkStart w:id="7" w:name="OLE_LINK4"/>
      <w:r w:rsidR="00C42CE7">
        <w:t xml:space="preserve"> and </w:t>
      </w:r>
      <w:proofErr w:type="spellStart"/>
      <w:r>
        <w:t>SSH’ed</w:t>
      </w:r>
      <w:bookmarkEnd w:id="4"/>
      <w:bookmarkEnd w:id="5"/>
      <w:bookmarkEnd w:id="6"/>
      <w:bookmarkEnd w:id="7"/>
      <w:r>
        <w:t>to</w:t>
      </w:r>
      <w:proofErr w:type="spellEnd"/>
      <w:r>
        <w:t xml:space="preserve"> server node</w:t>
      </w:r>
      <w:r w:rsidR="00924639">
        <w:t xml:space="preserve"> (can also be saved as a </w:t>
      </w:r>
      <w:proofErr w:type="spellStart"/>
      <w:r w:rsidR="00924639">
        <w:t>PuTTy</w:t>
      </w:r>
      <w:proofErr w:type="spellEnd"/>
      <w:r w:rsidR="00924639">
        <w:t xml:space="preserve"> s</w:t>
      </w:r>
      <w:r w:rsidR="00C42CE7">
        <w:t>ession for ease of access, if Experiment name is always kept the same)</w:t>
      </w:r>
    </w:p>
    <w:p w:rsidR="00C42CE7" w:rsidRDefault="00C42CE7" w:rsidP="00B6750B">
      <w:r>
        <w:rPr>
          <w:noProof/>
          <w:lang w:eastAsia="en-GB"/>
        </w:rPr>
        <w:drawing>
          <wp:inline distT="0" distB="0" distL="0" distR="0">
            <wp:extent cx="3463413" cy="2838616"/>
            <wp:effectExtent l="19050" t="0" r="368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srcRect/>
                    <a:stretch>
                      <a:fillRect/>
                    </a:stretch>
                  </pic:blipFill>
                  <pic:spPr bwMode="auto">
                    <a:xfrm>
                      <a:off x="0" y="0"/>
                      <a:ext cx="3463613" cy="2838780"/>
                    </a:xfrm>
                    <a:prstGeom prst="rect">
                      <a:avLst/>
                    </a:prstGeom>
                    <a:noFill/>
                    <a:ln w="9525">
                      <a:noFill/>
                      <a:miter lim="800000"/>
                      <a:headEnd/>
                      <a:tailEnd/>
                    </a:ln>
                  </pic:spPr>
                </pic:pic>
              </a:graphicData>
            </a:graphic>
          </wp:inline>
        </w:drawing>
      </w:r>
    </w:p>
    <w:p w:rsidR="00C429C0" w:rsidRDefault="00C429C0" w:rsidP="00B6750B">
      <w:r>
        <w:t xml:space="preserve">Installed Apache </w:t>
      </w:r>
      <w:proofErr w:type="spellStart"/>
      <w:r>
        <w:t>WebServer</w:t>
      </w:r>
      <w:proofErr w:type="spellEnd"/>
    </w:p>
    <w:p w:rsidR="00C42CE7" w:rsidRDefault="00C42CE7" w:rsidP="00B6750B">
      <w:r>
        <w:rPr>
          <w:noProof/>
          <w:lang w:eastAsia="en-GB"/>
        </w:rPr>
        <w:drawing>
          <wp:inline distT="0" distB="0" distL="0" distR="0">
            <wp:extent cx="3486852" cy="1952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3487395" cy="1952349"/>
                    </a:xfrm>
                    <a:prstGeom prst="rect">
                      <a:avLst/>
                    </a:prstGeom>
                    <a:noFill/>
                    <a:ln w="9525">
                      <a:noFill/>
                      <a:miter lim="800000"/>
                      <a:headEnd/>
                      <a:tailEnd/>
                    </a:ln>
                  </pic:spPr>
                </pic:pic>
              </a:graphicData>
            </a:graphic>
          </wp:inline>
        </w:drawing>
      </w:r>
    </w:p>
    <w:p w:rsidR="00C429C0" w:rsidRDefault="00C429C0" w:rsidP="00B6750B">
      <w:r>
        <w:t>Disabled SYN Cookies</w:t>
      </w:r>
    </w:p>
    <w:p w:rsidR="00C42CE7" w:rsidRDefault="00C42CE7" w:rsidP="00B6750B">
      <w:r>
        <w:rPr>
          <w:noProof/>
          <w:lang w:eastAsia="en-GB"/>
        </w:rPr>
        <w:drawing>
          <wp:inline distT="0" distB="0" distL="0" distR="0">
            <wp:extent cx="2972628" cy="29419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srcRect/>
                    <a:stretch>
                      <a:fillRect/>
                    </a:stretch>
                  </pic:blipFill>
                  <pic:spPr bwMode="auto">
                    <a:xfrm>
                      <a:off x="0" y="0"/>
                      <a:ext cx="2973055" cy="294240"/>
                    </a:xfrm>
                    <a:prstGeom prst="rect">
                      <a:avLst/>
                    </a:prstGeom>
                    <a:noFill/>
                    <a:ln w="9525">
                      <a:noFill/>
                      <a:miter lim="800000"/>
                      <a:headEnd/>
                      <a:tailEnd/>
                    </a:ln>
                  </pic:spPr>
                </pic:pic>
              </a:graphicData>
            </a:graphic>
          </wp:inline>
        </w:drawing>
      </w:r>
    </w:p>
    <w:p w:rsidR="00C429C0" w:rsidRDefault="00C429C0" w:rsidP="00B6750B">
      <w:proofErr w:type="spellStart"/>
      <w:r>
        <w:t>SSH’edto</w:t>
      </w:r>
      <w:proofErr w:type="spellEnd"/>
      <w:r>
        <w:t xml:space="preserve"> client node</w:t>
      </w:r>
    </w:p>
    <w:p w:rsidR="00C42CE7" w:rsidRDefault="009A0737" w:rsidP="00B6750B">
      <w:r>
        <w:rPr>
          <w:noProof/>
          <w:lang w:eastAsia="en-GB"/>
        </w:rPr>
        <w:drawing>
          <wp:inline distT="0" distB="0" distL="0" distR="0">
            <wp:extent cx="2962689" cy="1722107"/>
            <wp:effectExtent l="19050" t="0" r="911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2963073" cy="1722330"/>
                    </a:xfrm>
                    <a:prstGeom prst="rect">
                      <a:avLst/>
                    </a:prstGeom>
                    <a:noFill/>
                    <a:ln w="9525">
                      <a:noFill/>
                      <a:miter lim="800000"/>
                      <a:headEnd/>
                      <a:tailEnd/>
                    </a:ln>
                  </pic:spPr>
                </pic:pic>
              </a:graphicData>
            </a:graphic>
          </wp:inline>
        </w:drawing>
      </w:r>
    </w:p>
    <w:p w:rsidR="00C429C0" w:rsidRDefault="00C429C0" w:rsidP="00B6750B">
      <w:r>
        <w:lastRenderedPageBreak/>
        <w:t>Used Nano editor to create a</w:t>
      </w:r>
      <w:r w:rsidR="009C0902">
        <w:t xml:space="preserve"> new script file, and edited to act as a “web page downloader”.</w:t>
      </w:r>
    </w:p>
    <w:p w:rsidR="009A0737" w:rsidRDefault="009C0902" w:rsidP="00B6750B">
      <w:r>
        <w:rPr>
          <w:noProof/>
          <w:lang w:eastAsia="en-GB"/>
        </w:rPr>
        <w:drawing>
          <wp:inline distT="0" distB="0" distL="0" distR="0">
            <wp:extent cx="2914015" cy="163195"/>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a:srcRect/>
                    <a:stretch>
                      <a:fillRect/>
                    </a:stretch>
                  </pic:blipFill>
                  <pic:spPr bwMode="auto">
                    <a:xfrm>
                      <a:off x="0" y="0"/>
                      <a:ext cx="2914015" cy="163195"/>
                    </a:xfrm>
                    <a:prstGeom prst="rect">
                      <a:avLst/>
                    </a:prstGeom>
                    <a:noFill/>
                    <a:ln w="9525">
                      <a:noFill/>
                      <a:miter lim="800000"/>
                      <a:headEnd/>
                      <a:tailEnd/>
                    </a:ln>
                  </pic:spPr>
                </pic:pic>
              </a:graphicData>
            </a:graphic>
          </wp:inline>
        </w:drawing>
      </w:r>
    </w:p>
    <w:p w:rsidR="009C0902" w:rsidRDefault="009C0902" w:rsidP="00B6750B">
      <w:r>
        <w:rPr>
          <w:noProof/>
          <w:lang w:eastAsia="en-GB"/>
        </w:rPr>
        <w:drawing>
          <wp:inline distT="0" distB="0" distL="0" distR="0">
            <wp:extent cx="2887152" cy="596796"/>
            <wp:effectExtent l="19050" t="0" r="8448"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a:srcRect/>
                    <a:stretch>
                      <a:fillRect/>
                    </a:stretch>
                  </pic:blipFill>
                  <pic:spPr bwMode="auto">
                    <a:xfrm>
                      <a:off x="0" y="0"/>
                      <a:ext cx="2887319" cy="596830"/>
                    </a:xfrm>
                    <a:prstGeom prst="rect">
                      <a:avLst/>
                    </a:prstGeom>
                    <a:noFill/>
                    <a:ln w="9525">
                      <a:noFill/>
                      <a:miter lim="800000"/>
                      <a:headEnd/>
                      <a:tailEnd/>
                    </a:ln>
                  </pic:spPr>
                </pic:pic>
              </a:graphicData>
            </a:graphic>
          </wp:inline>
        </w:drawing>
      </w:r>
    </w:p>
    <w:p w:rsidR="00C429C0" w:rsidRDefault="00C429C0" w:rsidP="00B6750B">
      <w:proofErr w:type="spellStart"/>
      <w:r>
        <w:t>SSH’ed</w:t>
      </w:r>
      <w:proofErr w:type="spellEnd"/>
      <w:r>
        <w:t xml:space="preserve"> to attacker node</w:t>
      </w:r>
    </w:p>
    <w:p w:rsidR="009C0902" w:rsidRDefault="009C0902" w:rsidP="00B6750B">
      <w:r>
        <w:rPr>
          <w:noProof/>
          <w:lang w:eastAsia="en-GB"/>
        </w:rPr>
        <w:drawing>
          <wp:inline distT="0" distB="0" distL="0" distR="0">
            <wp:extent cx="3272790" cy="1799430"/>
            <wp:effectExtent l="1905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srcRect/>
                    <a:stretch>
                      <a:fillRect/>
                    </a:stretch>
                  </pic:blipFill>
                  <pic:spPr bwMode="auto">
                    <a:xfrm>
                      <a:off x="0" y="0"/>
                      <a:ext cx="3277033" cy="1801763"/>
                    </a:xfrm>
                    <a:prstGeom prst="rect">
                      <a:avLst/>
                    </a:prstGeom>
                    <a:noFill/>
                    <a:ln w="9525">
                      <a:noFill/>
                      <a:miter lim="800000"/>
                      <a:headEnd/>
                      <a:tailEnd/>
                    </a:ln>
                  </pic:spPr>
                </pic:pic>
              </a:graphicData>
            </a:graphic>
          </wp:inline>
        </w:drawing>
      </w:r>
    </w:p>
    <w:p w:rsidR="009C0902" w:rsidRDefault="001D3760" w:rsidP="00B6750B">
      <w:r>
        <w:t>Installed and s</w:t>
      </w:r>
      <w:r w:rsidR="00C429C0">
        <w:t>tarted Flooder</w:t>
      </w:r>
    </w:p>
    <w:p w:rsidR="001D3760" w:rsidRDefault="001D3760" w:rsidP="00B6750B">
      <w:r>
        <w:rPr>
          <w:noProof/>
          <w:lang w:eastAsia="en-GB"/>
        </w:rPr>
        <w:drawing>
          <wp:inline distT="0" distB="0" distL="0" distR="0">
            <wp:extent cx="3161504" cy="2190585"/>
            <wp:effectExtent l="19050" t="0" r="796"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3162336" cy="2191161"/>
                    </a:xfrm>
                    <a:prstGeom prst="rect">
                      <a:avLst/>
                    </a:prstGeom>
                    <a:noFill/>
                    <a:ln w="9525">
                      <a:noFill/>
                      <a:miter lim="800000"/>
                      <a:headEnd/>
                      <a:tailEnd/>
                    </a:ln>
                  </pic:spPr>
                </pic:pic>
              </a:graphicData>
            </a:graphic>
          </wp:inline>
        </w:drawing>
      </w:r>
    </w:p>
    <w:p w:rsidR="00596188" w:rsidRDefault="00596188" w:rsidP="00B6750B">
      <w:r>
        <w:rPr>
          <w:noProof/>
          <w:lang w:eastAsia="en-GB"/>
        </w:rPr>
        <w:drawing>
          <wp:inline distT="0" distB="0" distL="0" distR="0">
            <wp:extent cx="3149764" cy="2584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0"/>
                    <a:srcRect/>
                    <a:stretch>
                      <a:fillRect/>
                    </a:stretch>
                  </pic:blipFill>
                  <pic:spPr bwMode="auto">
                    <a:xfrm>
                      <a:off x="0" y="0"/>
                      <a:ext cx="3157183" cy="259026"/>
                    </a:xfrm>
                    <a:prstGeom prst="rect">
                      <a:avLst/>
                    </a:prstGeom>
                    <a:noFill/>
                    <a:ln w="9525">
                      <a:noFill/>
                      <a:miter lim="800000"/>
                      <a:headEnd/>
                      <a:tailEnd/>
                    </a:ln>
                  </pic:spPr>
                </pic:pic>
              </a:graphicData>
            </a:graphic>
          </wp:inline>
        </w:drawing>
      </w:r>
    </w:p>
    <w:p w:rsidR="00596188" w:rsidRDefault="00596188" w:rsidP="00596188">
      <w:r>
        <w:t>Discovered Ethernet port for Server access</w:t>
      </w:r>
    </w:p>
    <w:p w:rsidR="00596188" w:rsidRDefault="00596188" w:rsidP="00B6750B">
      <w:r>
        <w:rPr>
          <w:noProof/>
          <w:lang w:eastAsia="en-GB"/>
        </w:rPr>
        <w:drawing>
          <wp:inline distT="0" distB="0" distL="0" distR="0">
            <wp:extent cx="3149545" cy="681354"/>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1"/>
                    <a:srcRect/>
                    <a:stretch>
                      <a:fillRect/>
                    </a:stretch>
                  </pic:blipFill>
                  <pic:spPr bwMode="auto">
                    <a:xfrm>
                      <a:off x="0" y="0"/>
                      <a:ext cx="3150013" cy="681455"/>
                    </a:xfrm>
                    <a:prstGeom prst="rect">
                      <a:avLst/>
                    </a:prstGeom>
                    <a:noFill/>
                    <a:ln w="9525">
                      <a:noFill/>
                      <a:miter lim="800000"/>
                      <a:headEnd/>
                      <a:tailEnd/>
                    </a:ln>
                  </pic:spPr>
                </pic:pic>
              </a:graphicData>
            </a:graphic>
          </wp:inline>
        </w:drawing>
      </w:r>
    </w:p>
    <w:p w:rsidR="00AE0918" w:rsidRDefault="00AE0918">
      <w:pPr>
        <w:rPr>
          <w:rFonts w:asciiTheme="majorHAnsi" w:eastAsiaTheme="majorEastAsia" w:hAnsiTheme="majorHAnsi" w:cstheme="majorBidi"/>
          <w:b/>
          <w:bCs/>
          <w:color w:val="4F81BD" w:themeColor="accent1"/>
          <w:sz w:val="26"/>
          <w:szCs w:val="26"/>
        </w:rPr>
      </w:pPr>
      <w:r>
        <w:br w:type="page"/>
      </w:r>
    </w:p>
    <w:p w:rsidR="00FA7FA7" w:rsidRDefault="00A028FE" w:rsidP="00A028FE">
      <w:pPr>
        <w:pStyle w:val="Heading2"/>
      </w:pPr>
      <w:bookmarkStart w:id="8" w:name="_Toc477860911"/>
      <w:r>
        <w:lastRenderedPageBreak/>
        <w:t>Testing</w:t>
      </w:r>
      <w:bookmarkEnd w:id="8"/>
    </w:p>
    <w:p w:rsidR="00C429C0" w:rsidRDefault="00FA7FA7" w:rsidP="00B6750B">
      <w:r>
        <w:t>Got</w:t>
      </w:r>
      <w:r w:rsidR="00C429C0">
        <w:t xml:space="preserve"> stopwatch </w:t>
      </w:r>
      <w:r>
        <w:t xml:space="preserve">on mobile phone </w:t>
      </w:r>
      <w:r w:rsidR="00C429C0">
        <w:t>ready</w:t>
      </w:r>
    </w:p>
    <w:p w:rsidR="00C429C0" w:rsidRDefault="00C429C0" w:rsidP="00B6750B">
      <w:r>
        <w:t>Record</w:t>
      </w:r>
      <w:r w:rsidR="00FA7FA7">
        <w:t>ed</w:t>
      </w:r>
      <w:r>
        <w:t xml:space="preserve"> traffic on one client terminal</w:t>
      </w:r>
      <w:r w:rsidR="00FC427C">
        <w:t xml:space="preserve"> (stats are being recorded to file “</w:t>
      </w:r>
      <w:proofErr w:type="spellStart"/>
      <w:r w:rsidR="00FC427C">
        <w:t>tcpdumpfile_cookies_off</w:t>
      </w:r>
      <w:proofErr w:type="spellEnd"/>
      <w:r w:rsidR="00FC427C">
        <w:t>”)</w:t>
      </w:r>
    </w:p>
    <w:p w:rsidR="00596188" w:rsidRDefault="00961881" w:rsidP="00B6750B">
      <w:r>
        <w:rPr>
          <w:noProof/>
          <w:lang w:eastAsia="en-GB"/>
        </w:rPr>
        <w:drawing>
          <wp:inline distT="0" distB="0" distL="0" distR="0">
            <wp:extent cx="4132845" cy="490118"/>
            <wp:effectExtent l="19050" t="0" r="10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2"/>
                    <a:srcRect/>
                    <a:stretch>
                      <a:fillRect/>
                    </a:stretch>
                  </pic:blipFill>
                  <pic:spPr bwMode="auto">
                    <a:xfrm>
                      <a:off x="0" y="0"/>
                      <a:ext cx="4179737" cy="495679"/>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downloading web pages (flooder) on another client terminal</w:t>
      </w:r>
      <w:r w:rsidR="00FC427C">
        <w:t>, started timing</w:t>
      </w:r>
    </w:p>
    <w:p w:rsidR="00961881" w:rsidRDefault="00CD3DF6" w:rsidP="00B6750B">
      <w:r>
        <w:rPr>
          <w:noProof/>
          <w:lang w:eastAsia="en-GB"/>
        </w:rPr>
        <w:drawing>
          <wp:inline distT="0" distB="0" distL="0" distR="0">
            <wp:extent cx="4031164" cy="1526650"/>
            <wp:effectExtent l="19050" t="0" r="7436"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3"/>
                    <a:srcRect/>
                    <a:stretch>
                      <a:fillRect/>
                    </a:stretch>
                  </pic:blipFill>
                  <pic:spPr bwMode="auto">
                    <a:xfrm>
                      <a:off x="0" y="0"/>
                      <a:ext cx="4031397" cy="1526738"/>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attack after 30 seconds</w:t>
      </w:r>
    </w:p>
    <w:p w:rsidR="00CD3DF6" w:rsidRDefault="00CD3DF6" w:rsidP="00B6750B">
      <w:r>
        <w:rPr>
          <w:noProof/>
          <w:lang w:eastAsia="en-GB"/>
        </w:rPr>
        <w:drawing>
          <wp:inline distT="0" distB="0" distL="0" distR="0">
            <wp:extent cx="4139482" cy="163002"/>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4"/>
                    <a:srcRect/>
                    <a:stretch>
                      <a:fillRect/>
                    </a:stretch>
                  </pic:blipFill>
                  <pic:spPr bwMode="auto">
                    <a:xfrm>
                      <a:off x="0" y="0"/>
                      <a:ext cx="4142453" cy="163119"/>
                    </a:xfrm>
                    <a:prstGeom prst="rect">
                      <a:avLst/>
                    </a:prstGeom>
                    <a:noFill/>
                    <a:ln w="9525">
                      <a:noFill/>
                      <a:miter lim="800000"/>
                      <a:headEnd/>
                      <a:tailEnd/>
                    </a:ln>
                  </pic:spPr>
                </pic:pic>
              </a:graphicData>
            </a:graphic>
          </wp:inline>
        </w:drawing>
      </w:r>
    </w:p>
    <w:p w:rsidR="00ED5181" w:rsidRDefault="00674096" w:rsidP="00B6750B">
      <w:r>
        <w:t>After 120 seconds stopped the attack</w:t>
      </w:r>
    </w:p>
    <w:p w:rsidR="0012399E" w:rsidRDefault="0012399E" w:rsidP="00B6750B">
      <w:r>
        <w:rPr>
          <w:noProof/>
          <w:lang w:eastAsia="en-GB"/>
        </w:rPr>
        <w:drawing>
          <wp:inline distT="0" distB="0" distL="0" distR="0">
            <wp:extent cx="2624404" cy="1602188"/>
            <wp:effectExtent l="19050" t="0" r="44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srcRect/>
                    <a:stretch>
                      <a:fillRect/>
                    </a:stretch>
                  </pic:blipFill>
                  <pic:spPr bwMode="auto">
                    <a:xfrm>
                      <a:off x="0" y="0"/>
                      <a:ext cx="2624771" cy="1602412"/>
                    </a:xfrm>
                    <a:prstGeom prst="rect">
                      <a:avLst/>
                    </a:prstGeom>
                    <a:noFill/>
                    <a:ln w="9525">
                      <a:noFill/>
                      <a:miter lim="800000"/>
                      <a:headEnd/>
                      <a:tailEnd/>
                    </a:ln>
                  </pic:spPr>
                </pic:pic>
              </a:graphicData>
            </a:graphic>
          </wp:inline>
        </w:drawing>
      </w:r>
    </w:p>
    <w:p w:rsidR="00C429C0" w:rsidRDefault="00C429C0" w:rsidP="00B6750B">
      <w:r>
        <w:t>After 30 seconds stop</w:t>
      </w:r>
      <w:r w:rsidR="00FA7FA7">
        <w:t>ped</w:t>
      </w:r>
      <w:r>
        <w:t xml:space="preserve"> the legitimate traffic</w:t>
      </w:r>
    </w:p>
    <w:p w:rsidR="0012399E" w:rsidRDefault="0012399E" w:rsidP="00B6750B">
      <w:r>
        <w:rPr>
          <w:noProof/>
          <w:lang w:eastAsia="en-GB"/>
        </w:rPr>
        <w:drawing>
          <wp:inline distT="0" distB="0" distL="0" distR="0">
            <wp:extent cx="2319187" cy="1482918"/>
            <wp:effectExtent l="19050" t="0" r="491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srcRect/>
                    <a:stretch>
                      <a:fillRect/>
                    </a:stretch>
                  </pic:blipFill>
                  <pic:spPr bwMode="auto">
                    <a:xfrm>
                      <a:off x="0" y="0"/>
                      <a:ext cx="2319321" cy="1483004"/>
                    </a:xfrm>
                    <a:prstGeom prst="rect">
                      <a:avLst/>
                    </a:prstGeom>
                    <a:noFill/>
                    <a:ln w="9525">
                      <a:noFill/>
                      <a:miter lim="800000"/>
                      <a:headEnd/>
                      <a:tailEnd/>
                    </a:ln>
                  </pic:spPr>
                </pic:pic>
              </a:graphicData>
            </a:graphic>
          </wp:inline>
        </w:drawing>
      </w:r>
    </w:p>
    <w:p w:rsidR="0012399E" w:rsidRDefault="0012399E">
      <w:r>
        <w:br w:type="page"/>
      </w:r>
    </w:p>
    <w:p w:rsidR="00C429C0" w:rsidRDefault="0012399E" w:rsidP="00B6750B">
      <w:r>
        <w:lastRenderedPageBreak/>
        <w:t xml:space="preserve">At </w:t>
      </w:r>
      <w:r w:rsidR="008067A1">
        <w:t xml:space="preserve">the </w:t>
      </w:r>
      <w:r>
        <w:t xml:space="preserve">same time </w:t>
      </w:r>
      <w:r w:rsidR="008067A1">
        <w:t>t</w:t>
      </w:r>
      <w:r w:rsidR="00C429C0">
        <w:t>he TCP dump</w:t>
      </w:r>
      <w:r w:rsidR="008067A1">
        <w:t xml:space="preserve"> was stopped</w:t>
      </w:r>
    </w:p>
    <w:p w:rsidR="0012399E" w:rsidRDefault="0012399E" w:rsidP="00B6750B">
      <w:r>
        <w:rPr>
          <w:noProof/>
          <w:lang w:eastAsia="en-GB"/>
        </w:rPr>
        <w:drawing>
          <wp:inline distT="0" distB="0" distL="0" distR="0">
            <wp:extent cx="3246751" cy="2059388"/>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srcRect/>
                    <a:stretch>
                      <a:fillRect/>
                    </a:stretch>
                  </pic:blipFill>
                  <pic:spPr bwMode="auto">
                    <a:xfrm>
                      <a:off x="0" y="0"/>
                      <a:ext cx="3248274" cy="2060354"/>
                    </a:xfrm>
                    <a:prstGeom prst="rect">
                      <a:avLst/>
                    </a:prstGeom>
                    <a:noFill/>
                    <a:ln w="9525">
                      <a:noFill/>
                      <a:miter lim="800000"/>
                      <a:headEnd/>
                      <a:tailEnd/>
                    </a:ln>
                  </pic:spPr>
                </pic:pic>
              </a:graphicData>
            </a:graphic>
          </wp:inline>
        </w:drawing>
      </w:r>
    </w:p>
    <w:p w:rsidR="00C429C0" w:rsidRDefault="00C429C0" w:rsidP="00B6750B">
      <w:proofErr w:type="spellStart"/>
      <w:r>
        <w:t>Enable</w:t>
      </w:r>
      <w:r w:rsidR="00FA7FA7">
        <w:t>d</w:t>
      </w:r>
      <w:r>
        <w:t>syn</w:t>
      </w:r>
      <w:proofErr w:type="spellEnd"/>
      <w:r>
        <w:t xml:space="preserve"> cookies</w:t>
      </w:r>
    </w:p>
    <w:p w:rsidR="00ED5181" w:rsidRDefault="00ED5181" w:rsidP="00B6750B">
      <w:r>
        <w:rPr>
          <w:noProof/>
          <w:lang w:eastAsia="en-GB"/>
        </w:rPr>
        <w:drawing>
          <wp:inline distT="0" distB="0" distL="0" distR="0">
            <wp:extent cx="2410073" cy="241799"/>
            <wp:effectExtent l="19050" t="0" r="927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srcRect/>
                    <a:stretch>
                      <a:fillRect/>
                    </a:stretch>
                  </pic:blipFill>
                  <pic:spPr bwMode="auto">
                    <a:xfrm>
                      <a:off x="0" y="0"/>
                      <a:ext cx="2411648" cy="241957"/>
                    </a:xfrm>
                    <a:prstGeom prst="rect">
                      <a:avLst/>
                    </a:prstGeom>
                    <a:noFill/>
                    <a:ln w="9525">
                      <a:noFill/>
                      <a:miter lim="800000"/>
                      <a:headEnd/>
                      <a:tailEnd/>
                    </a:ln>
                  </pic:spPr>
                </pic:pic>
              </a:graphicData>
            </a:graphic>
          </wp:inline>
        </w:drawing>
      </w:r>
    </w:p>
    <w:p w:rsidR="00ED5181" w:rsidRDefault="00FA7FA7" w:rsidP="00995B0F">
      <w:r>
        <w:t>Repeated using the “</w:t>
      </w:r>
      <w:proofErr w:type="spellStart"/>
      <w:r>
        <w:t>tcpdumpfile_cookies_on</w:t>
      </w:r>
      <w:proofErr w:type="spellEnd"/>
      <w:r>
        <w:t>” file</w:t>
      </w:r>
    </w:p>
    <w:p w:rsidR="003D7081" w:rsidRDefault="003D7081" w:rsidP="00995B0F">
      <w:r>
        <w:rPr>
          <w:noProof/>
          <w:lang w:eastAsia="en-GB"/>
        </w:rPr>
        <w:drawing>
          <wp:inline distT="0" distB="0" distL="0" distR="0">
            <wp:extent cx="2426392" cy="270344"/>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9"/>
                    <a:srcRect/>
                    <a:stretch>
                      <a:fillRect/>
                    </a:stretch>
                  </pic:blipFill>
                  <pic:spPr bwMode="auto">
                    <a:xfrm>
                      <a:off x="0" y="0"/>
                      <a:ext cx="2426532" cy="270360"/>
                    </a:xfrm>
                    <a:prstGeom prst="rect">
                      <a:avLst/>
                    </a:prstGeom>
                    <a:noFill/>
                    <a:ln w="9525">
                      <a:noFill/>
                      <a:miter lim="800000"/>
                      <a:headEnd/>
                      <a:tailEnd/>
                    </a:ln>
                  </pic:spPr>
                </pic:pic>
              </a:graphicData>
            </a:graphic>
          </wp:inline>
        </w:drawing>
      </w:r>
    </w:p>
    <w:p w:rsidR="003D7081" w:rsidRDefault="00674096" w:rsidP="00995B0F">
      <w:r>
        <w:t>Verified that two dump files were created</w:t>
      </w:r>
    </w:p>
    <w:p w:rsidR="00E86EF0" w:rsidRDefault="00674096" w:rsidP="008B1F4A">
      <w:r>
        <w:rPr>
          <w:noProof/>
          <w:lang w:eastAsia="en-GB"/>
        </w:rPr>
        <w:drawing>
          <wp:inline distT="0" distB="0" distL="0" distR="0">
            <wp:extent cx="2466184" cy="290222"/>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0"/>
                    <a:srcRect/>
                    <a:stretch>
                      <a:fillRect/>
                    </a:stretch>
                  </pic:blipFill>
                  <pic:spPr bwMode="auto">
                    <a:xfrm>
                      <a:off x="0" y="0"/>
                      <a:ext cx="2466082" cy="290210"/>
                    </a:xfrm>
                    <a:prstGeom prst="rect">
                      <a:avLst/>
                    </a:prstGeom>
                    <a:noFill/>
                    <a:ln w="9525">
                      <a:noFill/>
                      <a:miter lim="800000"/>
                      <a:headEnd/>
                      <a:tailEnd/>
                    </a:ln>
                  </pic:spPr>
                </pic:pic>
              </a:graphicData>
            </a:graphic>
          </wp:inline>
        </w:drawing>
      </w:r>
    </w:p>
    <w:p w:rsidR="00DC74DC" w:rsidRDefault="008131B5" w:rsidP="00DC74DC">
      <w:r>
        <w:t xml:space="preserve">Analysing these dump files provided an insight into the connections taking place at the time and how long each connection lasted. </w:t>
      </w:r>
      <w:r w:rsidR="00DC74DC">
        <w:t xml:space="preserve">The three way handshake was broken up into three sections, and identified by the notations S, P and F for Opening Handshake, Data and Closing Handshake connections respectively. The period symbol signifies an acknowledgement or closing period for each section, hence the full handshake always starts and ends with a connection from the client to the server (in </w:t>
      </w:r>
      <w:r>
        <w:t>the case of the first connection below for Cookies enabled at timestamp 14:55:06, this is from the client IP of 11.2.3:55367 to the server IP of 5.6.7.8:80)</w:t>
      </w:r>
      <w:r w:rsidR="00DC74DC">
        <w:t xml:space="preserve">. </w:t>
      </w:r>
    </w:p>
    <w:p w:rsidR="00F078A6" w:rsidRDefault="00F078A6">
      <w:r>
        <w:br w:type="page"/>
      </w:r>
    </w:p>
    <w:p w:rsidR="00B322AA" w:rsidRDefault="00501C79" w:rsidP="00B322AA">
      <w:pPr>
        <w:pStyle w:val="Heading2"/>
      </w:pPr>
      <w:bookmarkStart w:id="9" w:name="_Toc477860912"/>
      <w:r>
        <w:lastRenderedPageBreak/>
        <w:t>Graphs</w:t>
      </w:r>
      <w:r w:rsidR="00B322AA">
        <w:t xml:space="preserve"> from Breakdown</w:t>
      </w:r>
      <w:bookmarkEnd w:id="9"/>
    </w:p>
    <w:p w:rsidR="001D6A16" w:rsidRDefault="008D6FCE" w:rsidP="001D6A16">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rPr>
          <w:noProof/>
          <w:lang w:eastAsia="en-GB"/>
        </w:rPr>
        <w:drawing>
          <wp:inline distT="0" distB="0" distL="0" distR="0">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r>
        <w:rPr>
          <w:noProof/>
          <w:lang w:eastAsia="en-GB"/>
        </w:rPr>
        <w:drawing>
          <wp:inline distT="0" distB="0" distL="0" distR="0">
            <wp:extent cx="4572000" cy="2817270"/>
            <wp:effectExtent l="0" t="0" r="0" b="25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590843" w:rsidRPr="001D6A16" w:rsidRDefault="00590843" w:rsidP="001D6A16"/>
    <w:p w:rsidR="008131B5" w:rsidRDefault="008131B5" w:rsidP="008131B5">
      <w:r>
        <w:t>The graphs above show the duration of a connection and packets that were being sent between the client and server node</w:t>
      </w:r>
      <w:r w:rsidR="00B322AA">
        <w:t xml:space="preserve"> without</w:t>
      </w:r>
      <w:r>
        <w:t xml:space="preserve"> the attacker node intervening.  The initial connection </w:t>
      </w:r>
      <w:r w:rsidR="008B1F4A">
        <w:t xml:space="preserve">for each scenario </w:t>
      </w:r>
      <w:r>
        <w:t xml:space="preserve">is an initial communication period between the nodes and seems to be slightly longer than the following connections, most likely due to the initial handshake or verification of the unique client node’s </w:t>
      </w:r>
      <w:r w:rsidR="008B1F4A">
        <w:t>IP</w:t>
      </w:r>
      <w:r>
        <w:t xml:space="preserve"> address</w:t>
      </w:r>
      <w:r w:rsidR="00B322AA">
        <w:t>.</w:t>
      </w:r>
    </w:p>
    <w:p w:rsidR="008131B5" w:rsidRDefault="008131B5" w:rsidP="008131B5">
      <w:r>
        <w:t xml:space="preserve">As indicated in the three Duration vs Timestamp graphs, the time it takes to send the first packet (from </w:t>
      </w:r>
      <w:r w:rsidR="00F078A6">
        <w:t>above</w:t>
      </w:r>
      <w:r>
        <w:t xml:space="preserve"> results) is about 0.001 seconds longer with Cookies Enabled than it is for Cookies Disabled. This is due to the fact that enforcing security against the DOS attacks requires a short amount of time to be put in place to handle the flooding program from the attacker node.</w:t>
      </w:r>
    </w:p>
    <w:p w:rsidR="00B322AA" w:rsidRDefault="00B322AA" w:rsidP="00A028FE">
      <w:pPr>
        <w:pStyle w:val="Heading2"/>
      </w:pPr>
      <w:bookmarkStart w:id="10" w:name="_Toc477860913"/>
      <w:r>
        <w:t>TCPDump.exe Graphs for entire recording of traffic</w:t>
      </w:r>
      <w:bookmarkEnd w:id="10"/>
    </w:p>
    <w:p w:rsidR="00B322AA" w:rsidRDefault="00B322AA" w:rsidP="00B322AA"/>
    <w:p w:rsidR="00B322AA" w:rsidRDefault="00CE7AB1" w:rsidP="00B322AA">
      <w:r>
        <w:rPr>
          <w:noProof/>
          <w:lang w:eastAsia="en-GB"/>
        </w:rPr>
        <w:drawing>
          <wp:inline distT="0" distB="0" distL="0" distR="0" wp14:anchorId="09A882DB" wp14:editId="38192862">
            <wp:extent cx="4548808" cy="2743200"/>
            <wp:effectExtent l="0" t="0" r="23495" b="1905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CE7AB1" w:rsidRPr="00B322AA" w:rsidRDefault="00CE7AB1" w:rsidP="00B322AA">
      <w:r>
        <w:rPr>
          <w:noProof/>
          <w:lang w:eastAsia="en-GB"/>
        </w:rPr>
        <w:drawing>
          <wp:inline distT="0" distB="0" distL="0" distR="0" wp14:anchorId="41CE6847" wp14:editId="1224EB48">
            <wp:extent cx="4548808" cy="2743200"/>
            <wp:effectExtent l="0" t="0" r="23495" b="1905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4D273A" w:rsidRPr="0074620A" w:rsidRDefault="004D273A" w:rsidP="00A028FE">
      <w:pPr>
        <w:pStyle w:val="Heading2"/>
      </w:pPr>
      <w:bookmarkStart w:id="11" w:name="_Toc477860914"/>
      <w:r>
        <w:lastRenderedPageBreak/>
        <w:t>Conclusion</w:t>
      </w:r>
      <w:bookmarkEnd w:id="11"/>
    </w:p>
    <w:p w:rsidR="00515FBF" w:rsidRDefault="008067A1" w:rsidP="008575DD">
      <w:r>
        <w:t>The raw data from the packets that were sent in this exercise highlight an attacker’s impact on the transmission speed between the server and client. Paying particular attention to the cookies-</w:t>
      </w:r>
      <w:r w:rsidR="00CE7AB1">
        <w:t>off</w:t>
      </w:r>
      <w:r>
        <w:t xml:space="preserve"> graph</w:t>
      </w:r>
      <w:r w:rsidR="00CE7AB1">
        <w:t>, there is an obvious gap between about 30 seconds in to about 150 seconds in</w:t>
      </w:r>
      <w:r>
        <w:t>.</w:t>
      </w:r>
      <w:r w:rsidR="00CE7AB1">
        <w:t xml:space="preserve"> This is to be expected as this is when the attack took place, </w:t>
      </w:r>
      <w:r w:rsidR="004E15F4">
        <w:t xml:space="preserve">and practically halted any packet transmission during that period (excluding the few that passed through). The cookies-on graph on the other hand still allowed these packets to transfer as the </w:t>
      </w:r>
      <w:r w:rsidR="004C4685">
        <w:t xml:space="preserve">SYN-Cookies are used </w:t>
      </w:r>
      <w:r w:rsidR="004E15F4">
        <w:t xml:space="preserve">in a way that they act as </w:t>
      </w:r>
      <w:r w:rsidR="004C4685">
        <w:t>crypto</w:t>
      </w:r>
      <w:r w:rsidR="004E15F4">
        <w:t>graphically secure placeholders, replacing</w:t>
      </w:r>
      <w:r w:rsidR="00834F74">
        <w:t xml:space="preserve"> </w:t>
      </w:r>
      <w:r w:rsidR="004E15F4">
        <w:t xml:space="preserve">the </w:t>
      </w:r>
      <w:r w:rsidR="00834F74">
        <w:t xml:space="preserve">ISN in the SYN or ACK from the server. </w:t>
      </w:r>
      <w:r w:rsidR="004E15F4">
        <w:t>In other words, they fill in the gaps for where the packets should be so as to keep the connection stable and not allow it to hang due to a timeout or overload issue (within a half-open connection state).</w:t>
      </w:r>
      <w:bookmarkStart w:id="12" w:name="_GoBack"/>
      <w:bookmarkEnd w:id="12"/>
      <w:r w:rsidR="008575DD">
        <w:t xml:space="preserve"> </w:t>
      </w:r>
      <w:r w:rsidR="00515FBF">
        <w:br w:type="page"/>
      </w:r>
    </w:p>
    <w:p w:rsidR="00515FBF" w:rsidRDefault="00515FBF" w:rsidP="00515FBF">
      <w:pPr>
        <w:pStyle w:val="Title"/>
      </w:pPr>
      <w:bookmarkStart w:id="13" w:name="_Toc477860916"/>
      <w:r>
        <w:lastRenderedPageBreak/>
        <w:t>Experiment 2 – SSL Apache</w:t>
      </w:r>
      <w:bookmarkEnd w:id="13"/>
    </w:p>
    <w:p w:rsidR="00FA4FC0" w:rsidRDefault="00C21309" w:rsidP="00C21309">
      <w:pPr>
        <w:pStyle w:val="Heading2"/>
      </w:pPr>
      <w:bookmarkStart w:id="14" w:name="_Toc477860917"/>
      <w:r>
        <w:t>Introduction</w:t>
      </w:r>
      <w:bookmarkEnd w:id="14"/>
    </w:p>
    <w:p w:rsidR="00E57500" w:rsidRDefault="00C21309" w:rsidP="00C21309">
      <w:r>
        <w:t xml:space="preserve">An SSL Certificate is installed on a </w:t>
      </w:r>
      <w:r w:rsidR="00D16143">
        <w:t>web server</w:t>
      </w:r>
      <w:r>
        <w:t xml:space="preserve"> to allow secure connections between the webserver and a browser. </w:t>
      </w:r>
      <w:proofErr w:type="gramStart"/>
      <w:r>
        <w:t>Its</w:t>
      </w:r>
      <w:proofErr w:type="gramEnd"/>
      <w:r>
        <w:t xml:space="preserve"> most common usages involve credit card transactions and the like, and is rapidly becoming the common way to browse social media websites. These certificates link a domain name, server name, organisational identity and its location together as one binding.</w:t>
      </w:r>
      <w:r w:rsidR="00787914">
        <w:fldChar w:fldCharType="begin"/>
      </w:r>
      <w:r w:rsidR="003F007C">
        <w:instrText xml:space="preserve"> ADDIN ZOTERO_ITEM CSL_CITATION {"citationID":"a8ssn7494d","properties":{"formattedCitation":"[1]","plainCitation":"[1]"},"citationItems":[{"id":145,"uris":["http://zotero.org/users/1782165/items/UD3WQPEZ"],"uri":["http://zotero.org/users/1782165/items/UD3WQPEZ"],"itemData":{"id":145,"type":"webpage","title":"What is an SSL Certificate?","URL":"https://www.globalsign.com/en/ssl-information-center/what-is-an-ssl-certificate/","accessed":{"date-parts":[["2017",2,28]]}}}],"schema":"https://github.com/citation-style-language/schema/raw/master/csl-citation.json"} </w:instrText>
      </w:r>
      <w:r w:rsidR="00787914">
        <w:fldChar w:fldCharType="separate"/>
      </w:r>
      <w:r w:rsidR="003F007C" w:rsidRPr="003F007C">
        <w:rPr>
          <w:rFonts w:ascii="Calibri" w:hAnsi="Calibri"/>
        </w:rPr>
        <w:t>[1]</w:t>
      </w:r>
      <w:r w:rsidR="00787914">
        <w:fldChar w:fldCharType="end"/>
      </w:r>
      <w:r w:rsidR="00B05136">
        <w:t>. Only the main steps will be shown here, as most steps are more associated with initial setup procedures rather than presentation of the experiment itself.</w:t>
      </w:r>
    </w:p>
    <w:p w:rsidR="00940211" w:rsidRDefault="00940211" w:rsidP="00940211">
      <w:pPr>
        <w:pStyle w:val="Heading2"/>
      </w:pPr>
      <w:bookmarkStart w:id="15" w:name="_Toc477860918"/>
      <w:r>
        <w:t>Objective</w:t>
      </w:r>
      <w:bookmarkEnd w:id="15"/>
    </w:p>
    <w:p w:rsidR="00940211" w:rsidRDefault="00D16143" w:rsidP="00940211">
      <w:r>
        <w:t>This experiment aimed</w:t>
      </w:r>
      <w:r w:rsidR="00940211">
        <w:t xml:space="preserve"> to achieve the installation of such a certificate on apache, on a virtual node within the virtual </w:t>
      </w:r>
      <w:proofErr w:type="spellStart"/>
      <w:r w:rsidR="00940211">
        <w:t>Deterlab</w:t>
      </w:r>
      <w:proofErr w:type="spellEnd"/>
      <w:r w:rsidR="00940211">
        <w:t xml:space="preserve"> web server. After the installation of Apache and the secure certificate, a web browser </w:t>
      </w:r>
      <w:r>
        <w:t>was</w:t>
      </w:r>
      <w:r w:rsidR="00940211">
        <w:t xml:space="preserve"> used to attempt to gain access to the server and mainly identify whether it </w:t>
      </w:r>
      <w:r>
        <w:t>was</w:t>
      </w:r>
      <w:r w:rsidR="00940211">
        <w:t xml:space="preserve"> truly secure. If so, attempts to proceed to the web page and communicate with it securely </w:t>
      </w:r>
      <w:r>
        <w:t>would</w:t>
      </w:r>
      <w:r w:rsidR="00940211">
        <w:t xml:space="preserve"> be performed.</w:t>
      </w:r>
    </w:p>
    <w:p w:rsidR="00940211" w:rsidRDefault="00940211" w:rsidP="00940211">
      <w:pPr>
        <w:pStyle w:val="Heading2"/>
      </w:pPr>
      <w:bookmarkStart w:id="16" w:name="_Toc477860919"/>
      <w:r>
        <w:t>Experimental Method</w:t>
      </w:r>
      <w:bookmarkEnd w:id="16"/>
    </w:p>
    <w:p w:rsidR="00940211" w:rsidRDefault="00940211" w:rsidP="00940211">
      <w:r>
        <w:t xml:space="preserve">The experiment </w:t>
      </w:r>
      <w:r w:rsidR="002024FB">
        <w:t>was</w:t>
      </w:r>
      <w:r>
        <w:t xml:space="preserve"> instantiated through a Network Simulator (NS) file within the </w:t>
      </w:r>
      <w:proofErr w:type="spellStart"/>
      <w:r>
        <w:t>Deterlab</w:t>
      </w:r>
      <w:proofErr w:type="spellEnd"/>
      <w:r>
        <w:t xml:space="preserve"> environment, similarly to the first experiment. Below is its topology visualisation (only one virtual node named </w:t>
      </w:r>
      <w:proofErr w:type="gramStart"/>
      <w:r>
        <w:t>intro(</w:t>
      </w:r>
      <w:proofErr w:type="gramEnd"/>
      <w:r>
        <w:t>pc) is present and required for this experiment).</w:t>
      </w:r>
    </w:p>
    <w:p w:rsidR="00940211" w:rsidRDefault="00940211" w:rsidP="00940211">
      <w:r>
        <w:rPr>
          <w:noProof/>
          <w:lang w:eastAsia="en-GB"/>
        </w:rPr>
        <w:drawing>
          <wp:inline distT="0" distB="0" distL="0" distR="0">
            <wp:extent cx="1077595" cy="846455"/>
            <wp:effectExtent l="19050" t="0" r="825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1077595" cy="846455"/>
                    </a:xfrm>
                    <a:prstGeom prst="rect">
                      <a:avLst/>
                    </a:prstGeom>
                    <a:noFill/>
                    <a:ln w="9525">
                      <a:noFill/>
                      <a:miter lim="800000"/>
                      <a:headEnd/>
                      <a:tailEnd/>
                    </a:ln>
                  </pic:spPr>
                </pic:pic>
              </a:graphicData>
            </a:graphic>
          </wp:inline>
        </w:drawing>
      </w:r>
    </w:p>
    <w:p w:rsidR="002024FB" w:rsidRDefault="002024FB">
      <w:r>
        <w:br w:type="page"/>
      </w:r>
    </w:p>
    <w:p w:rsidR="00940211" w:rsidRDefault="00940211" w:rsidP="00940211">
      <w:r>
        <w:lastRenderedPageBreak/>
        <w:t>After the typical connection procedures to the server and virtual node</w:t>
      </w:r>
      <w:r w:rsidR="00B05136">
        <w:t xml:space="preserve"> and modification of the sources file (to specify where the package should be installed to) </w:t>
      </w:r>
      <w:r w:rsidR="002024FB">
        <w:t>were</w:t>
      </w:r>
      <w:r w:rsidR="00B05136">
        <w:t xml:space="preserve"> performed</w:t>
      </w:r>
      <w:r>
        <w:t xml:space="preserve">, the apache package </w:t>
      </w:r>
      <w:r w:rsidR="002024FB">
        <w:t>was</w:t>
      </w:r>
      <w:r>
        <w:t xml:space="preserve"> installed</w:t>
      </w:r>
      <w:r w:rsidR="002024FB">
        <w:t xml:space="preserve">. </w:t>
      </w:r>
      <w:r>
        <w:t xml:space="preserve">The installation of the apache package </w:t>
      </w:r>
      <w:r w:rsidR="00D16143">
        <w:t>was</w:t>
      </w:r>
      <w:r>
        <w:t xml:space="preserve"> performed with the </w:t>
      </w:r>
      <w:r w:rsidR="002024FB">
        <w:t>command</w:t>
      </w:r>
    </w:p>
    <w:p w:rsidR="002024FB" w:rsidRDefault="002024FB" w:rsidP="00940211">
      <w:r>
        <w:t>“</w:t>
      </w:r>
      <w:proofErr w:type="spellStart"/>
      <w:proofErr w:type="gramStart"/>
      <w:r>
        <w:t>sudo</w:t>
      </w:r>
      <w:proofErr w:type="spellEnd"/>
      <w:proofErr w:type="gramEnd"/>
      <w:r>
        <w:t xml:space="preserve"> apt-get install apache2”</w:t>
      </w:r>
    </w:p>
    <w:p w:rsidR="002024FB" w:rsidRDefault="002024FB" w:rsidP="00940211">
      <w:r>
        <w:t>A snippet of the installation progress is shown below.</w:t>
      </w:r>
    </w:p>
    <w:p w:rsidR="002024FB" w:rsidRDefault="002024FB" w:rsidP="00940211">
      <w:r>
        <w:rPr>
          <w:noProof/>
          <w:lang w:eastAsia="en-GB"/>
        </w:rPr>
        <w:drawing>
          <wp:inline distT="0" distB="0" distL="0" distR="0">
            <wp:extent cx="5731510" cy="3417505"/>
            <wp:effectExtent l="19050" t="0" r="254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srcRect/>
                    <a:stretch>
                      <a:fillRect/>
                    </a:stretch>
                  </pic:blipFill>
                  <pic:spPr bwMode="auto">
                    <a:xfrm>
                      <a:off x="0" y="0"/>
                      <a:ext cx="5731510" cy="3417505"/>
                    </a:xfrm>
                    <a:prstGeom prst="rect">
                      <a:avLst/>
                    </a:prstGeom>
                    <a:noFill/>
                    <a:ln w="9525">
                      <a:noFill/>
                      <a:miter lim="800000"/>
                      <a:headEnd/>
                      <a:tailEnd/>
                    </a:ln>
                  </pic:spPr>
                </pic:pic>
              </a:graphicData>
            </a:graphic>
          </wp:inline>
        </w:drawing>
      </w:r>
    </w:p>
    <w:p w:rsidR="00B05136" w:rsidRDefault="00F22ED9" w:rsidP="00940211">
      <w:r>
        <w:t xml:space="preserve">After SSL is enabled, a new PUTTY connection was made to check the status of the Apache web server. This SSH connection is </w:t>
      </w:r>
      <w:r w:rsidR="002D5160">
        <w:t>t</w:t>
      </w:r>
      <w:r>
        <w:t>o users.</w:t>
      </w:r>
      <w:r w:rsidR="002D5160">
        <w:t>isi.</w:t>
      </w:r>
      <w:r>
        <w:t xml:space="preserve">deterlab.net, though specific options are set in the Tunnels category. The node name is displayed in the details section on </w:t>
      </w:r>
      <w:proofErr w:type="spellStart"/>
      <w:r>
        <w:t>Deterlab’s</w:t>
      </w:r>
      <w:proofErr w:type="spellEnd"/>
      <w:r>
        <w:t xml:space="preserve"> experimentation page.</w:t>
      </w:r>
    </w:p>
    <w:p w:rsidR="00F22ED9" w:rsidRDefault="00F22ED9" w:rsidP="00940211">
      <w:r>
        <w:rPr>
          <w:noProof/>
          <w:lang w:eastAsia="en-GB"/>
        </w:rPr>
        <w:drawing>
          <wp:inline distT="0" distB="0" distL="0" distR="0">
            <wp:extent cx="2035190" cy="1941968"/>
            <wp:effectExtent l="19050" t="0" r="316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srcRect/>
                    <a:stretch>
                      <a:fillRect/>
                    </a:stretch>
                  </pic:blipFill>
                  <pic:spPr bwMode="auto">
                    <a:xfrm>
                      <a:off x="0" y="0"/>
                      <a:ext cx="2035271" cy="1942046"/>
                    </a:xfrm>
                    <a:prstGeom prst="rect">
                      <a:avLst/>
                    </a:prstGeom>
                    <a:noFill/>
                    <a:ln w="9525">
                      <a:noFill/>
                      <a:miter lim="800000"/>
                      <a:headEnd/>
                      <a:tailEnd/>
                    </a:ln>
                  </pic:spPr>
                </pic:pic>
              </a:graphicData>
            </a:graphic>
          </wp:inline>
        </w:drawing>
      </w:r>
    </w:p>
    <w:p w:rsidR="002D5160" w:rsidRDefault="00D16143" w:rsidP="00940211">
      <w:r>
        <w:t>It was then time</w:t>
      </w:r>
      <w:r w:rsidR="002D5160">
        <w:t xml:space="preserve"> to create the Self-Signed SSL </w:t>
      </w:r>
      <w:r w:rsidR="008D46B0">
        <w:t>C</w:t>
      </w:r>
      <w:r w:rsidR="002D5160">
        <w:t>ertificate on Apache</w:t>
      </w:r>
      <w:r w:rsidR="008D46B0">
        <w:t xml:space="preserve">. An open source project named OpenSSL </w:t>
      </w:r>
      <w:r>
        <w:t>was to</w:t>
      </w:r>
      <w:r w:rsidR="008D46B0">
        <w:t xml:space="preserve"> be used for this.</w:t>
      </w:r>
    </w:p>
    <w:p w:rsidR="00F22ED9" w:rsidRDefault="00F22ED9" w:rsidP="00940211"/>
    <w:p w:rsidR="00F22ED9" w:rsidRDefault="00F22ED9" w:rsidP="00940211"/>
    <w:p w:rsidR="008D46B0" w:rsidRDefault="008D46B0">
      <w:r>
        <w:lastRenderedPageBreak/>
        <w:t>The package was installed (similar to the Apache package installation), and keys for the Certificate Signing Request (CSR) were generated.</w:t>
      </w:r>
    </w:p>
    <w:p w:rsidR="008D46B0" w:rsidRDefault="008D46B0">
      <w:r>
        <w:rPr>
          <w:noProof/>
          <w:lang w:eastAsia="en-GB"/>
        </w:rPr>
        <w:drawing>
          <wp:inline distT="0" distB="0" distL="0" distR="0">
            <wp:extent cx="3322051" cy="2086824"/>
            <wp:effectExtent l="19050" t="0" r="0"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srcRect/>
                    <a:stretch>
                      <a:fillRect/>
                    </a:stretch>
                  </pic:blipFill>
                  <pic:spPr bwMode="auto">
                    <a:xfrm>
                      <a:off x="0" y="0"/>
                      <a:ext cx="3323555" cy="2087769"/>
                    </a:xfrm>
                    <a:prstGeom prst="rect">
                      <a:avLst/>
                    </a:prstGeom>
                    <a:noFill/>
                    <a:ln w="9525">
                      <a:noFill/>
                      <a:miter lim="800000"/>
                      <a:headEnd/>
                      <a:tailEnd/>
                    </a:ln>
                  </pic:spPr>
                </pic:pic>
              </a:graphicData>
            </a:graphic>
          </wp:inline>
        </w:drawing>
      </w:r>
    </w:p>
    <w:p w:rsidR="008D46B0" w:rsidRDefault="005841A5">
      <w:r>
        <w:t>A file to be used to request the</w:t>
      </w:r>
      <w:r w:rsidR="008D46B0">
        <w:t xml:space="preserve"> certificate</w:t>
      </w:r>
      <w:r>
        <w:t xml:space="preserve"> was then created</w:t>
      </w:r>
      <w:r w:rsidR="008D46B0">
        <w:t>.</w:t>
      </w:r>
    </w:p>
    <w:p w:rsidR="004A50E1" w:rsidRDefault="008D46B0">
      <w:r>
        <w:rPr>
          <w:noProof/>
          <w:lang w:eastAsia="en-GB"/>
        </w:rPr>
        <w:drawing>
          <wp:inline distT="0" distB="0" distL="0" distR="0">
            <wp:extent cx="3359206" cy="1724685"/>
            <wp:effectExtent l="19050" t="0" r="0" b="0"/>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srcRect/>
                    <a:stretch>
                      <a:fillRect/>
                    </a:stretch>
                  </pic:blipFill>
                  <pic:spPr bwMode="auto">
                    <a:xfrm>
                      <a:off x="0" y="0"/>
                      <a:ext cx="3359547" cy="1724860"/>
                    </a:xfrm>
                    <a:prstGeom prst="rect">
                      <a:avLst/>
                    </a:prstGeom>
                    <a:noFill/>
                    <a:ln w="9525">
                      <a:noFill/>
                      <a:miter lim="800000"/>
                      <a:headEnd/>
                      <a:tailEnd/>
                    </a:ln>
                  </pic:spPr>
                </pic:pic>
              </a:graphicData>
            </a:graphic>
          </wp:inline>
        </w:drawing>
      </w:r>
    </w:p>
    <w:p w:rsidR="005841A5" w:rsidRDefault="005841A5">
      <w:r>
        <w:t>A self-signed certificate was created.</w:t>
      </w:r>
    </w:p>
    <w:p w:rsidR="00921B3A" w:rsidRDefault="005841A5">
      <w:r>
        <w:rPr>
          <w:noProof/>
          <w:lang w:eastAsia="en-GB"/>
        </w:rPr>
        <w:drawing>
          <wp:inline distT="0" distB="0" distL="0" distR="0">
            <wp:extent cx="3378936" cy="43004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srcRect/>
                    <a:stretch>
                      <a:fillRect/>
                    </a:stretch>
                  </pic:blipFill>
                  <pic:spPr bwMode="auto">
                    <a:xfrm>
                      <a:off x="0" y="0"/>
                      <a:ext cx="3381950" cy="430424"/>
                    </a:xfrm>
                    <a:prstGeom prst="rect">
                      <a:avLst/>
                    </a:prstGeom>
                    <a:noFill/>
                    <a:ln w="9525">
                      <a:noFill/>
                      <a:miter lim="800000"/>
                      <a:headEnd/>
                      <a:tailEnd/>
                    </a:ln>
                  </pic:spPr>
                </pic:pic>
              </a:graphicData>
            </a:graphic>
          </wp:inline>
        </w:drawing>
      </w:r>
    </w:p>
    <w:p w:rsidR="00921B3A" w:rsidRDefault="00921B3A">
      <w:r>
        <w:t>After moving these three certificate files into a new folder named “</w:t>
      </w:r>
      <w:proofErr w:type="spellStart"/>
      <w:r>
        <w:t>ssl</w:t>
      </w:r>
      <w:proofErr w:type="spellEnd"/>
      <w:r>
        <w:t xml:space="preserve">”, </w:t>
      </w:r>
      <w:proofErr w:type="spellStart"/>
      <w:r>
        <w:t>ssl</w:t>
      </w:r>
      <w:proofErr w:type="spellEnd"/>
      <w:r>
        <w:t xml:space="preserve"> was enabled and apache was reloaded.</w:t>
      </w:r>
    </w:p>
    <w:p w:rsidR="00921B3A" w:rsidRDefault="00921B3A">
      <w:r>
        <w:rPr>
          <w:noProof/>
          <w:lang w:eastAsia="en-GB"/>
        </w:rPr>
        <w:drawing>
          <wp:inline distT="0" distB="0" distL="0" distR="0">
            <wp:extent cx="3364770" cy="932507"/>
            <wp:effectExtent l="19050" t="0" r="7080" b="0"/>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srcRect/>
                    <a:stretch>
                      <a:fillRect/>
                    </a:stretch>
                  </pic:blipFill>
                  <pic:spPr bwMode="auto">
                    <a:xfrm>
                      <a:off x="0" y="0"/>
                      <a:ext cx="3364549" cy="932446"/>
                    </a:xfrm>
                    <a:prstGeom prst="rect">
                      <a:avLst/>
                    </a:prstGeom>
                    <a:noFill/>
                    <a:ln w="9525">
                      <a:noFill/>
                      <a:miter lim="800000"/>
                      <a:headEnd/>
                      <a:tailEnd/>
                    </a:ln>
                  </pic:spPr>
                </pic:pic>
              </a:graphicData>
            </a:graphic>
          </wp:inline>
        </w:drawing>
      </w:r>
      <w:r>
        <w:t xml:space="preserve"> </w:t>
      </w:r>
    </w:p>
    <w:p w:rsidR="00921B3A" w:rsidRDefault="00921B3A">
      <w:pPr>
        <w:rPr>
          <w:rFonts w:ascii="Times New Roman" w:hAnsi="Times New Roman" w:cs="Times New Roman"/>
          <w:color w:val="000000"/>
          <w:sz w:val="24"/>
          <w:szCs w:val="24"/>
        </w:rPr>
      </w:pPr>
      <w:r>
        <w:br w:type="page"/>
      </w:r>
    </w:p>
    <w:p w:rsidR="00BB393B" w:rsidRDefault="00BB393B" w:rsidP="00BB393B">
      <w:pPr>
        <w:pStyle w:val="Heading2"/>
      </w:pPr>
      <w:r>
        <w:lastRenderedPageBreak/>
        <w:t>Testing</w:t>
      </w:r>
    </w:p>
    <w:p w:rsidR="00921B3A" w:rsidRDefault="00921B3A" w:rsidP="00921B3A">
      <w:pPr>
        <w:pStyle w:val="Default"/>
        <w:rPr>
          <w:sz w:val="23"/>
          <w:szCs w:val="23"/>
        </w:rPr>
      </w:pPr>
      <w:r>
        <w:t xml:space="preserve">The </w:t>
      </w:r>
      <w:r>
        <w:rPr>
          <w:sz w:val="23"/>
          <w:szCs w:val="23"/>
        </w:rPr>
        <w:t xml:space="preserve">SSL configuration file for apache was edited to allow connections from localhost, using the ca.crt and </w:t>
      </w:r>
      <w:proofErr w:type="spellStart"/>
      <w:r>
        <w:rPr>
          <w:sz w:val="23"/>
          <w:szCs w:val="23"/>
        </w:rPr>
        <w:t>ca.key</w:t>
      </w:r>
      <w:proofErr w:type="spellEnd"/>
      <w:r>
        <w:rPr>
          <w:sz w:val="23"/>
          <w:szCs w:val="23"/>
        </w:rPr>
        <w:t xml:space="preserve"> files. Localhost must now be port forwarded to 443, so that these certificate files can come into play.</w:t>
      </w:r>
    </w:p>
    <w:p w:rsidR="00921B3A" w:rsidRPr="00921B3A" w:rsidRDefault="00921B3A" w:rsidP="00921B3A">
      <w:pPr>
        <w:pStyle w:val="Default"/>
      </w:pPr>
    </w:p>
    <w:p w:rsidR="002024FB" w:rsidRDefault="006A3689">
      <w:r>
        <w:t>After connecting to localhost</w:t>
      </w:r>
      <w:proofErr w:type="gramStart"/>
      <w:r>
        <w:t>:443</w:t>
      </w:r>
      <w:proofErr w:type="gramEnd"/>
      <w:r>
        <w:t xml:space="preserve"> this message should be displayed, and it is in fact encouraging. As highlighted here it claims to have found a certificate on localhost, though it is simply not trusted as an exception needs to be added.</w:t>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507257" cy="2933323"/>
            <wp:effectExtent l="1905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srcRect/>
                    <a:stretch>
                      <a:fillRect/>
                    </a:stretch>
                  </pic:blipFill>
                  <pic:spPr bwMode="auto">
                    <a:xfrm>
                      <a:off x="0" y="0"/>
                      <a:ext cx="3507100" cy="2933191"/>
                    </a:xfrm>
                    <a:prstGeom prst="rect">
                      <a:avLst/>
                    </a:prstGeom>
                    <a:noFill/>
                    <a:ln w="9525">
                      <a:noFill/>
                      <a:miter lim="800000"/>
                      <a:headEnd/>
                      <a:tailEnd/>
                    </a:ln>
                  </pic:spPr>
                </pic:pic>
              </a:graphicData>
            </a:graphic>
          </wp:inline>
        </w:drawing>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429180" cy="3051018"/>
            <wp:effectExtent l="19050" t="0" r="0" b="0"/>
            <wp:docPr id="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srcRect/>
                    <a:stretch>
                      <a:fillRect/>
                    </a:stretch>
                  </pic:blipFill>
                  <pic:spPr bwMode="auto">
                    <a:xfrm>
                      <a:off x="0" y="0"/>
                      <a:ext cx="3430161" cy="3051890"/>
                    </a:xfrm>
                    <a:prstGeom prst="rect">
                      <a:avLst/>
                    </a:prstGeom>
                    <a:noFill/>
                    <a:ln w="9525">
                      <a:noFill/>
                      <a:miter lim="800000"/>
                      <a:headEnd/>
                      <a:tailEnd/>
                    </a:ln>
                  </pic:spPr>
                </pic:pic>
              </a:graphicData>
            </a:graphic>
          </wp:inline>
        </w:drawing>
      </w:r>
    </w:p>
    <w:p w:rsidR="00E71F38" w:rsidRDefault="00E71F38">
      <w:pPr>
        <w:rPr>
          <w:rFonts w:asciiTheme="majorHAnsi" w:eastAsiaTheme="majorEastAsia" w:hAnsiTheme="majorHAnsi" w:cstheme="majorBidi"/>
          <w:b/>
          <w:bCs/>
          <w:color w:val="4F81BD" w:themeColor="accent1"/>
          <w:sz w:val="26"/>
          <w:szCs w:val="26"/>
        </w:rPr>
      </w:pPr>
      <w:r>
        <w:br w:type="page"/>
      </w:r>
    </w:p>
    <w:p w:rsidR="00012441" w:rsidRDefault="00012441">
      <w:r>
        <w:rPr>
          <w:noProof/>
          <w:lang w:eastAsia="en-GB"/>
        </w:rPr>
        <w:lastRenderedPageBreak/>
        <w:drawing>
          <wp:inline distT="0" distB="0" distL="0" distR="0">
            <wp:extent cx="2978312" cy="2340321"/>
            <wp:effectExtent l="1905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5"/>
                    <a:srcRect/>
                    <a:stretch>
                      <a:fillRect/>
                    </a:stretch>
                  </pic:blipFill>
                  <pic:spPr bwMode="auto">
                    <a:xfrm>
                      <a:off x="0" y="0"/>
                      <a:ext cx="2978117" cy="2340167"/>
                    </a:xfrm>
                    <a:prstGeom prst="rect">
                      <a:avLst/>
                    </a:prstGeom>
                    <a:noFill/>
                    <a:ln w="9525">
                      <a:noFill/>
                      <a:miter lim="800000"/>
                      <a:headEnd/>
                      <a:tailEnd/>
                    </a:ln>
                  </pic:spPr>
                </pic:pic>
              </a:graphicData>
            </a:graphic>
          </wp:inline>
        </w:drawing>
      </w:r>
    </w:p>
    <w:p w:rsidR="00FF49EA" w:rsidRDefault="00FF49EA">
      <w:r>
        <w:t>The padlock here is a standard grey (no problems with the certificate this time). The content underneath can barely be seen under the security padlock’s message I had clicked on. If needed, extra information can be viewed through clicking the “More Information...” button, though I will proceed with the main experiment.</w:t>
      </w:r>
    </w:p>
    <w:p w:rsidR="00FF49EA" w:rsidRDefault="00FF49EA">
      <w:r>
        <w:rPr>
          <w:noProof/>
          <w:lang w:eastAsia="en-GB"/>
        </w:rPr>
        <w:drawing>
          <wp:inline distT="0" distB="0" distL="0" distR="0">
            <wp:extent cx="3205113" cy="2290527"/>
            <wp:effectExtent l="19050" t="0" r="0" b="0"/>
            <wp:docPr id="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srcRect/>
                    <a:stretch>
                      <a:fillRect/>
                    </a:stretch>
                  </pic:blipFill>
                  <pic:spPr bwMode="auto">
                    <a:xfrm>
                      <a:off x="0" y="0"/>
                      <a:ext cx="3204902" cy="2290376"/>
                    </a:xfrm>
                    <a:prstGeom prst="rect">
                      <a:avLst/>
                    </a:prstGeom>
                    <a:noFill/>
                    <a:ln w="9525">
                      <a:noFill/>
                      <a:miter lim="800000"/>
                      <a:headEnd/>
                      <a:tailEnd/>
                    </a:ln>
                  </pic:spPr>
                </pic:pic>
              </a:graphicData>
            </a:graphic>
          </wp:inline>
        </w:drawing>
      </w:r>
    </w:p>
    <w:p w:rsidR="00FF49EA" w:rsidRDefault="00123EA1">
      <w:r>
        <w:t>Cross-Site scripting is an attack using malicious scripts, being executed on trusted web sites. Measures were taken in this experiment to demonstrate how to help protect the server from such attacks. The first step is to install the PHP language package, achieved through the command</w:t>
      </w:r>
    </w:p>
    <w:p w:rsidR="00123EA1" w:rsidRDefault="00123EA1">
      <w:r>
        <w:t>“apt-get install php5”</w:t>
      </w:r>
      <w:r w:rsidR="0098499A">
        <w:t>, after which apache must be restarted through “/</w:t>
      </w:r>
      <w:proofErr w:type="spellStart"/>
      <w:r w:rsidR="0098499A">
        <w:t>etc</w:t>
      </w:r>
      <w:proofErr w:type="spellEnd"/>
      <w:r w:rsidR="0098499A">
        <w:t>/</w:t>
      </w:r>
      <w:proofErr w:type="spellStart"/>
      <w:r w:rsidR="0098499A">
        <w:t>init.d</w:t>
      </w:r>
      <w:proofErr w:type="spellEnd"/>
      <w:r w:rsidR="0098499A">
        <w:t>/apache2 restart”</w:t>
      </w:r>
    </w:p>
    <w:p w:rsidR="00123EA1" w:rsidRDefault="001E252B">
      <w:r>
        <w:rPr>
          <w:noProof/>
          <w:lang w:eastAsia="en-GB"/>
        </w:rPr>
        <w:drawing>
          <wp:inline distT="0" distB="0" distL="0" distR="0">
            <wp:extent cx="2803807" cy="1702051"/>
            <wp:effectExtent l="19050" t="0" r="0" b="0"/>
            <wp:docPr id="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7"/>
                    <a:srcRect/>
                    <a:stretch>
                      <a:fillRect/>
                    </a:stretch>
                  </pic:blipFill>
                  <pic:spPr bwMode="auto">
                    <a:xfrm>
                      <a:off x="0" y="0"/>
                      <a:ext cx="2803623" cy="1701939"/>
                    </a:xfrm>
                    <a:prstGeom prst="rect">
                      <a:avLst/>
                    </a:prstGeom>
                    <a:noFill/>
                    <a:ln w="9525">
                      <a:noFill/>
                      <a:miter lim="800000"/>
                      <a:headEnd/>
                      <a:tailEnd/>
                    </a:ln>
                  </pic:spPr>
                </pic:pic>
              </a:graphicData>
            </a:graphic>
          </wp:inline>
        </w:drawing>
      </w:r>
    </w:p>
    <w:p w:rsidR="00EB507E" w:rsidRDefault="00EB507E">
      <w:r>
        <w:lastRenderedPageBreak/>
        <w:t xml:space="preserve">The experiment requires two files to be created, named </w:t>
      </w:r>
      <w:proofErr w:type="spellStart"/>
      <w:r>
        <w:t>index.php</w:t>
      </w:r>
      <w:proofErr w:type="spellEnd"/>
      <w:r>
        <w:t xml:space="preserve"> and </w:t>
      </w:r>
      <w:proofErr w:type="spellStart"/>
      <w:r>
        <w:t>name.php</w:t>
      </w:r>
      <w:proofErr w:type="spellEnd"/>
      <w:r>
        <w:t xml:space="preserve">. Their creation will be absent from this report, as their implementation is the focus here. After their creation, the direct URL can be entered and the user can enter their name into the form and have it reported back to them, as it is being posted to </w:t>
      </w:r>
      <w:proofErr w:type="spellStart"/>
      <w:proofErr w:type="gramStart"/>
      <w:r>
        <w:t>name.php</w:t>
      </w:r>
      <w:proofErr w:type="spellEnd"/>
      <w:r>
        <w:t xml:space="preserve"> .</w:t>
      </w:r>
      <w:proofErr w:type="gramEnd"/>
    </w:p>
    <w:p w:rsidR="00EB507E" w:rsidRDefault="00EB507E">
      <w:r>
        <w:rPr>
          <w:noProof/>
          <w:lang w:eastAsia="en-GB"/>
        </w:rPr>
        <w:drawing>
          <wp:inline distT="0" distB="0" distL="0" distR="0">
            <wp:extent cx="3309092" cy="411933"/>
            <wp:effectExtent l="19050" t="0" r="5608"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8"/>
                    <a:srcRect/>
                    <a:stretch>
                      <a:fillRect/>
                    </a:stretch>
                  </pic:blipFill>
                  <pic:spPr bwMode="auto">
                    <a:xfrm>
                      <a:off x="0" y="0"/>
                      <a:ext cx="3319751" cy="413260"/>
                    </a:xfrm>
                    <a:prstGeom prst="rect">
                      <a:avLst/>
                    </a:prstGeom>
                    <a:noFill/>
                    <a:ln w="9525">
                      <a:noFill/>
                      <a:miter lim="800000"/>
                      <a:headEnd/>
                      <a:tailEnd/>
                    </a:ln>
                  </pic:spPr>
                </pic:pic>
              </a:graphicData>
            </a:graphic>
          </wp:inline>
        </w:drawing>
      </w:r>
    </w:p>
    <w:p w:rsidR="00EB507E" w:rsidRDefault="00EB507E">
      <w:r>
        <w:rPr>
          <w:noProof/>
          <w:lang w:eastAsia="en-GB"/>
        </w:rPr>
        <w:drawing>
          <wp:inline distT="0" distB="0" distL="0" distR="0">
            <wp:extent cx="3236595" cy="1154430"/>
            <wp:effectExtent l="19050" t="0" r="1905" b="0"/>
            <wp:docPr id="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9"/>
                    <a:srcRect/>
                    <a:stretch>
                      <a:fillRect/>
                    </a:stretch>
                  </pic:blipFill>
                  <pic:spPr bwMode="auto">
                    <a:xfrm>
                      <a:off x="0" y="0"/>
                      <a:ext cx="3236595" cy="1154430"/>
                    </a:xfrm>
                    <a:prstGeom prst="rect">
                      <a:avLst/>
                    </a:prstGeom>
                    <a:noFill/>
                    <a:ln w="9525">
                      <a:noFill/>
                      <a:miter lim="800000"/>
                      <a:headEnd/>
                      <a:tailEnd/>
                    </a:ln>
                  </pic:spPr>
                </pic:pic>
              </a:graphicData>
            </a:graphic>
          </wp:inline>
        </w:drawing>
      </w:r>
    </w:p>
    <w:p w:rsidR="00924092" w:rsidRDefault="00924092">
      <w:r>
        <w:t>To demonstrate vulnerability here (XSS attack) a script statement was inserted into the name field, resulting in its execution after submission.</w:t>
      </w:r>
      <w:r w:rsidR="00D518BF">
        <w:t xml:space="preserve"> An “</w:t>
      </w:r>
      <w:proofErr w:type="spellStart"/>
      <w:r w:rsidR="00D518BF">
        <w:t>onmouseover</w:t>
      </w:r>
      <w:proofErr w:type="spellEnd"/>
      <w:r w:rsidR="00D518BF">
        <w:t>” statement can also be used (more significant demonstration).</w:t>
      </w:r>
    </w:p>
    <w:p w:rsidR="00924092" w:rsidRDefault="00924092">
      <w:r>
        <w:rPr>
          <w:noProof/>
          <w:lang w:eastAsia="en-GB"/>
        </w:rPr>
        <w:drawing>
          <wp:inline distT="0" distB="0" distL="0" distR="0">
            <wp:extent cx="3398390" cy="2109458"/>
            <wp:effectExtent l="19050" t="0" r="0" b="0"/>
            <wp:docPr id="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0"/>
                    <a:srcRect/>
                    <a:stretch>
                      <a:fillRect/>
                    </a:stretch>
                  </pic:blipFill>
                  <pic:spPr bwMode="auto">
                    <a:xfrm>
                      <a:off x="0" y="0"/>
                      <a:ext cx="3398166" cy="2109319"/>
                    </a:xfrm>
                    <a:prstGeom prst="rect">
                      <a:avLst/>
                    </a:prstGeom>
                    <a:noFill/>
                    <a:ln w="9525">
                      <a:noFill/>
                      <a:miter lim="800000"/>
                      <a:headEnd/>
                      <a:tailEnd/>
                    </a:ln>
                  </pic:spPr>
                </pic:pic>
              </a:graphicData>
            </a:graphic>
          </wp:inline>
        </w:drawing>
      </w:r>
    </w:p>
    <w:p w:rsidR="00E71F38" w:rsidRDefault="00924092">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3138316" cy="2068717"/>
            <wp:effectExtent l="19050" t="0" r="4934"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srcRect/>
                    <a:stretch>
                      <a:fillRect/>
                    </a:stretch>
                  </pic:blipFill>
                  <pic:spPr bwMode="auto">
                    <a:xfrm>
                      <a:off x="0" y="0"/>
                      <a:ext cx="3138110" cy="2068581"/>
                    </a:xfrm>
                    <a:prstGeom prst="rect">
                      <a:avLst/>
                    </a:prstGeom>
                    <a:noFill/>
                    <a:ln w="9525">
                      <a:noFill/>
                      <a:miter lim="800000"/>
                      <a:headEnd/>
                      <a:tailEnd/>
                    </a:ln>
                  </pic:spPr>
                </pic:pic>
              </a:graphicData>
            </a:graphic>
          </wp:inline>
        </w:drawing>
      </w:r>
      <w:r w:rsidR="00E71F38">
        <w:br w:type="page"/>
      </w:r>
    </w:p>
    <w:p w:rsidR="00D518BF" w:rsidRDefault="00D518BF" w:rsidP="00D518BF">
      <w:pPr>
        <w:pStyle w:val="Default"/>
      </w:pPr>
      <w:r>
        <w:lastRenderedPageBreak/>
        <w:t>(</w:t>
      </w:r>
      <w:proofErr w:type="gramStart"/>
      <w:r>
        <w:t>using</w:t>
      </w:r>
      <w:proofErr w:type="gramEnd"/>
      <w:r>
        <w:t xml:space="preserve"> </w:t>
      </w:r>
    </w:p>
    <w:p w:rsidR="00D518BF" w:rsidRDefault="00D518BF" w:rsidP="00D518BF">
      <w:pPr>
        <w:pStyle w:val="Default"/>
        <w:rPr>
          <w:sz w:val="22"/>
          <w:szCs w:val="22"/>
        </w:rPr>
      </w:pPr>
      <w:r>
        <w:rPr>
          <w:b/>
          <w:bCs/>
          <w:sz w:val="22"/>
          <w:szCs w:val="22"/>
        </w:rPr>
        <w:t xml:space="preserve">&lt;b </w:t>
      </w:r>
      <w:proofErr w:type="spellStart"/>
      <w:r>
        <w:rPr>
          <w:b/>
          <w:bCs/>
          <w:sz w:val="22"/>
          <w:szCs w:val="22"/>
        </w:rPr>
        <w:t>onmouseover</w:t>
      </w:r>
      <w:proofErr w:type="spellEnd"/>
      <w:r>
        <w:rPr>
          <w:b/>
          <w:bCs/>
          <w:sz w:val="22"/>
          <w:szCs w:val="22"/>
        </w:rPr>
        <w:t>=</w:t>
      </w:r>
      <w:proofErr w:type="gramStart"/>
      <w:r>
        <w:rPr>
          <w:b/>
          <w:bCs/>
          <w:sz w:val="22"/>
          <w:szCs w:val="22"/>
        </w:rPr>
        <w:t>alert(</w:t>
      </w:r>
      <w:proofErr w:type="gramEnd"/>
      <w:r w:rsidR="004A7C0E" w:rsidRPr="00FF5D97">
        <w:rPr>
          <w:b/>
          <w:bCs/>
          <w:sz w:val="22"/>
          <w:szCs w:val="22"/>
        </w:rPr>
        <w:t>'</w:t>
      </w:r>
      <w:r w:rsidR="004A7C0E">
        <w:rPr>
          <w:b/>
          <w:bCs/>
          <w:sz w:val="22"/>
          <w:szCs w:val="22"/>
        </w:rPr>
        <w:t>Attacking</w:t>
      </w:r>
      <w:r w:rsidR="00FF5D97" w:rsidRPr="00FF5D97">
        <w:rPr>
          <w:b/>
          <w:bCs/>
          <w:sz w:val="22"/>
          <w:szCs w:val="22"/>
        </w:rPr>
        <w:t>'</w:t>
      </w:r>
      <w:r>
        <w:rPr>
          <w:b/>
          <w:bCs/>
          <w:sz w:val="22"/>
          <w:szCs w:val="22"/>
        </w:rPr>
        <w:t xml:space="preserve">)&gt;click me!&lt;/b&gt; </w:t>
      </w:r>
    </w:p>
    <w:p w:rsidR="00D518BF" w:rsidRDefault="00D518BF">
      <w:r>
        <w:t>)</w:t>
      </w:r>
      <w:r w:rsidR="00F363FF">
        <w:t xml:space="preserve"> :</w:t>
      </w:r>
    </w:p>
    <w:p w:rsidR="00F363FF" w:rsidRDefault="004A7C0E">
      <w:r>
        <w:rPr>
          <w:noProof/>
          <w:lang w:eastAsia="en-GB"/>
        </w:rPr>
        <w:drawing>
          <wp:inline distT="0" distB="0" distL="0" distR="0">
            <wp:extent cx="3044813" cy="1964602"/>
            <wp:effectExtent l="19050" t="0" r="3187"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2"/>
                    <a:srcRect/>
                    <a:stretch>
                      <a:fillRect/>
                    </a:stretch>
                  </pic:blipFill>
                  <pic:spPr bwMode="auto">
                    <a:xfrm>
                      <a:off x="0" y="0"/>
                      <a:ext cx="3044645" cy="1964494"/>
                    </a:xfrm>
                    <a:prstGeom prst="rect">
                      <a:avLst/>
                    </a:prstGeom>
                    <a:noFill/>
                    <a:ln w="9525">
                      <a:noFill/>
                      <a:miter lim="800000"/>
                      <a:headEnd/>
                      <a:tailEnd/>
                    </a:ln>
                  </pic:spPr>
                </pic:pic>
              </a:graphicData>
            </a:graphic>
          </wp:inline>
        </w:drawing>
      </w:r>
    </w:p>
    <w:p w:rsidR="00F363FF" w:rsidRDefault="00F363FF">
      <w:r>
        <w:t xml:space="preserve">The following screenshots illustrate how sanitisation can be used, meaning the data is modified in that unwanted bits are extracted. The </w:t>
      </w:r>
      <w:proofErr w:type="spellStart"/>
      <w:r>
        <w:t>name.php</w:t>
      </w:r>
      <w:proofErr w:type="spellEnd"/>
      <w:r>
        <w:t xml:space="preserve"> file must be edited once more to the following, to now include the </w:t>
      </w:r>
      <w:proofErr w:type="spellStart"/>
      <w:r>
        <w:t>strip_</w:t>
      </w:r>
      <w:proofErr w:type="gramStart"/>
      <w:r>
        <w:t>tags</w:t>
      </w:r>
      <w:proofErr w:type="spellEnd"/>
      <w:r>
        <w:t>(</w:t>
      </w:r>
      <w:proofErr w:type="gramEnd"/>
      <w:r>
        <w:t>) function:</w:t>
      </w:r>
    </w:p>
    <w:p w:rsidR="00F363FF" w:rsidRDefault="00F363FF">
      <w:r>
        <w:rPr>
          <w:noProof/>
          <w:lang w:eastAsia="en-GB"/>
        </w:rPr>
        <w:drawing>
          <wp:inline distT="0" distB="0" distL="0" distR="0">
            <wp:extent cx="2793004" cy="1742792"/>
            <wp:effectExtent l="19050" t="0" r="7346" b="0"/>
            <wp:docPr id="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3"/>
                    <a:srcRect/>
                    <a:stretch>
                      <a:fillRect/>
                    </a:stretch>
                  </pic:blipFill>
                  <pic:spPr bwMode="auto">
                    <a:xfrm>
                      <a:off x="0" y="0"/>
                      <a:ext cx="2793204" cy="1742917"/>
                    </a:xfrm>
                    <a:prstGeom prst="rect">
                      <a:avLst/>
                    </a:prstGeom>
                    <a:noFill/>
                    <a:ln w="9525">
                      <a:noFill/>
                      <a:miter lim="800000"/>
                      <a:headEnd/>
                      <a:tailEnd/>
                    </a:ln>
                  </pic:spPr>
                </pic:pic>
              </a:graphicData>
            </a:graphic>
          </wp:inline>
        </w:drawing>
      </w:r>
    </w:p>
    <w:p w:rsidR="00F363FF" w:rsidRDefault="00F363FF">
      <w:r>
        <w:t xml:space="preserve">All scripts the user intends to execute in the field would from this point be converted to pure text. </w:t>
      </w:r>
      <w:r w:rsidR="00910118">
        <w:t>The screenshot below shows the pure text of the attempt to show a prompt as shown in a previous screenshot, though this time it has been output instead on the page with the &lt;script&gt; tags eliminated.</w:t>
      </w:r>
    </w:p>
    <w:p w:rsidR="008067A1" w:rsidRDefault="00F363FF">
      <w:r>
        <w:rPr>
          <w:noProof/>
          <w:lang w:eastAsia="en-GB"/>
        </w:rPr>
        <w:drawing>
          <wp:inline distT="0" distB="0" distL="0" distR="0">
            <wp:extent cx="3072325" cy="1172424"/>
            <wp:effectExtent l="1905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54"/>
                    <a:srcRect/>
                    <a:stretch>
                      <a:fillRect/>
                    </a:stretch>
                  </pic:blipFill>
                  <pic:spPr bwMode="auto">
                    <a:xfrm>
                      <a:off x="0" y="0"/>
                      <a:ext cx="3072981" cy="1172674"/>
                    </a:xfrm>
                    <a:prstGeom prst="rect">
                      <a:avLst/>
                    </a:prstGeom>
                    <a:noFill/>
                    <a:ln w="9525">
                      <a:noFill/>
                      <a:miter lim="800000"/>
                      <a:headEnd/>
                      <a:tailEnd/>
                    </a:ln>
                  </pic:spPr>
                </pic:pic>
              </a:graphicData>
            </a:graphic>
          </wp:inline>
        </w:drawing>
      </w:r>
    </w:p>
    <w:p w:rsidR="008067A1" w:rsidRDefault="008067A1">
      <w:r>
        <w:br w:type="page"/>
      </w:r>
    </w:p>
    <w:p w:rsidR="008067A1" w:rsidRDefault="008067A1" w:rsidP="008067A1">
      <w:pPr>
        <w:pStyle w:val="Heading2"/>
      </w:pPr>
      <w:bookmarkStart w:id="17" w:name="_Toc477860920"/>
      <w:r>
        <w:lastRenderedPageBreak/>
        <w:t>Conclusion</w:t>
      </w:r>
      <w:bookmarkEnd w:id="17"/>
    </w:p>
    <w:p w:rsidR="00F112E1" w:rsidRDefault="008067A1">
      <w:r>
        <w:t xml:space="preserve">This experiment </w:t>
      </w:r>
      <w:r w:rsidR="00647AC0">
        <w:t xml:space="preserve">helped provide an insight into the use of security certificates, and in addition their role in the prevention of XSS attacks. It highlighted how generation of the certificate keys is quite intricate and helps ensure that a connection is secure from a web browser to the server. This means that the “https” protocol can be utilised, offering additional functionalities and security and provides a status indicator through a padlock icon in the top-left of the browser window. </w:t>
      </w:r>
    </w:p>
    <w:p w:rsidR="00F363FF" w:rsidRDefault="00647AC0">
      <w:r>
        <w:t xml:space="preserve">Regarding XSS attacks, when a form is left open for the user to input data there is a chance they could insert a &lt;script&gt; tag code instead, so a simple measure was taken into place; the </w:t>
      </w:r>
      <w:proofErr w:type="spellStart"/>
      <w:r>
        <w:t>strip_</w:t>
      </w:r>
      <w:proofErr w:type="gramStart"/>
      <w:r>
        <w:t>tags</w:t>
      </w:r>
      <w:proofErr w:type="spellEnd"/>
      <w:r>
        <w:t>(</w:t>
      </w:r>
      <w:proofErr w:type="gramEnd"/>
      <w:r>
        <w:t xml:space="preserve">) function was implemented which removed any tags the user tries to input (including of course the &lt;script&gt; tags) so that the result is </w:t>
      </w:r>
      <w:r w:rsidR="00F112E1">
        <w:t>generated naturally using the plain text inside the tags as input instead of executing the code.</w:t>
      </w:r>
    </w:p>
    <w:p w:rsidR="00F112E1" w:rsidRDefault="00F112E1">
      <w:r>
        <w:t>The main goal of this experiment was to help enforce our awareness of the validity and authenticity of the websites we visit, and enlighten us on how to make our own websites more secure. Knowledge of the generation of security keys will definitely be useful in our future careers.</w:t>
      </w:r>
    </w:p>
    <w:p w:rsidR="00E71F38" w:rsidRDefault="00E71F38">
      <w:r>
        <w:br w:type="page"/>
      </w:r>
    </w:p>
    <w:p w:rsidR="006156CF" w:rsidRDefault="006156CF" w:rsidP="006156CF">
      <w:pPr>
        <w:pStyle w:val="Title"/>
      </w:pPr>
      <w:bookmarkStart w:id="18" w:name="_Toc477860921"/>
      <w:r>
        <w:lastRenderedPageBreak/>
        <w:t xml:space="preserve">Experiment 3 – Man </w:t>
      </w:r>
      <w:proofErr w:type="gramStart"/>
      <w:r>
        <w:t>In</w:t>
      </w:r>
      <w:proofErr w:type="gramEnd"/>
      <w:r>
        <w:t xml:space="preserve"> The Middle</w:t>
      </w:r>
      <w:bookmarkEnd w:id="18"/>
    </w:p>
    <w:p w:rsidR="006156CF" w:rsidRDefault="006156CF" w:rsidP="006156CF">
      <w:pPr>
        <w:pStyle w:val="Heading2"/>
      </w:pPr>
      <w:bookmarkStart w:id="19" w:name="_Toc477860922"/>
      <w:r>
        <w:t>Introduction</w:t>
      </w:r>
      <w:bookmarkEnd w:id="19"/>
    </w:p>
    <w:p w:rsidR="00EE3EAA" w:rsidRDefault="00EE3EAA" w:rsidP="00EE3EAA">
      <w:r>
        <w:t xml:space="preserve">The Address Resolution Protocol (ARP) is a set of instructions implemented by the Internet Protocol (IP). Its purpose is to map IP network addresses to the hardware addressed used, achieved through a data link protocol. In other words, it helps users find the address of a computer in a network. </w:t>
      </w:r>
      <w:r w:rsidR="00D572BE">
        <w:t xml:space="preserve">The client sends a request for the </w:t>
      </w:r>
      <w:proofErr w:type="spellStart"/>
      <w:r w:rsidR="00D572BE">
        <w:t>ip</w:t>
      </w:r>
      <w:proofErr w:type="spellEnd"/>
      <w:r w:rsidR="00D572BE">
        <w:t xml:space="preserve"> of the server, and this protocol (after identifying the source and destination information) reports back the correct IP address for the server resolved from its hardware address; the physical address of the Network Interface Card (NIC).</w:t>
      </w:r>
    </w:p>
    <w:p w:rsidR="00D572BE" w:rsidRDefault="00D572BE" w:rsidP="00D572BE">
      <w:r>
        <w:t xml:space="preserve">The protocol maintains a list of the </w:t>
      </w:r>
      <w:proofErr w:type="spellStart"/>
      <w:r>
        <w:t>ip</w:t>
      </w:r>
      <w:proofErr w:type="spellEnd"/>
      <w:r>
        <w:t>-to-</w:t>
      </w:r>
      <w:proofErr w:type="spellStart"/>
      <w:r>
        <w:t>ethernet</w:t>
      </w:r>
      <w:proofErr w:type="spellEnd"/>
      <w:r>
        <w:t xml:space="preserve"> address mappings after each operation, for which a command also named </w:t>
      </w:r>
      <w:proofErr w:type="spellStart"/>
      <w:proofErr w:type="gramStart"/>
      <w:r>
        <w:t>arp</w:t>
      </w:r>
      <w:proofErr w:type="spellEnd"/>
      <w:proofErr w:type="gramEnd"/>
      <w:r>
        <w:t xml:space="preserve"> makes use of. This is related to the attack, as the protocol can be manually triggered to activate and use one of the mappings in the list. </w:t>
      </w:r>
    </w:p>
    <w:p w:rsidR="00D572BE" w:rsidRDefault="00D572BE" w:rsidP="00D572BE">
      <w:pPr>
        <w:pStyle w:val="Heading2"/>
      </w:pPr>
      <w:bookmarkStart w:id="20" w:name="_Toc477860923"/>
      <w:r>
        <w:t>Objective</w:t>
      </w:r>
      <w:bookmarkEnd w:id="20"/>
    </w:p>
    <w:p w:rsidR="004A7C0E" w:rsidRDefault="006156CF" w:rsidP="006156CF">
      <w:r>
        <w:t xml:space="preserve">This experiment demonstrates an attack that </w:t>
      </w:r>
      <w:r w:rsidR="00D40633">
        <w:t xml:space="preserve">utilises this </w:t>
      </w:r>
      <w:r>
        <w:t>Protocol (ARP)</w:t>
      </w:r>
      <w:r w:rsidR="00D40633">
        <w:t xml:space="preserve">, however instead of the client receiving the address resolution of its target </w:t>
      </w:r>
      <w:proofErr w:type="gramStart"/>
      <w:r w:rsidR="00D40633">
        <w:t>server,</w:t>
      </w:r>
      <w:proofErr w:type="gramEnd"/>
      <w:r w:rsidR="00D40633">
        <w:t xml:space="preserve"> its request is redirected to retrieve that of an attacker’s machine. The attack like many other network attacks simply makes use of the protocol, rather than modifying it. This protocol instructs computers on how to reach another, meaning this can be exploited into instructing a computer to reach an attacker’s machine instead of the legitimate destination machine. Hence this </w:t>
      </w:r>
      <w:proofErr w:type="gramStart"/>
      <w:r w:rsidR="00D40633">
        <w:t>results</w:t>
      </w:r>
      <w:proofErr w:type="gramEnd"/>
      <w:r w:rsidR="00D40633">
        <w:t xml:space="preserve"> in the client being deceived through sending information to the wrong person, as the attacker is intercepting all information that should be sent to the original destination server. This makes him in effect the “Man in the Middle”</w:t>
      </w:r>
      <w:r>
        <w:t xml:space="preserve">. </w:t>
      </w:r>
    </w:p>
    <w:p w:rsidR="00D40633" w:rsidRDefault="00D40633" w:rsidP="00D40633">
      <w:pPr>
        <w:pStyle w:val="Heading2"/>
      </w:pPr>
      <w:bookmarkStart w:id="21" w:name="_Toc477860924"/>
      <w:r>
        <w:t>Experimental Method</w:t>
      </w:r>
      <w:bookmarkEnd w:id="21"/>
    </w:p>
    <w:p w:rsidR="00E11E1C" w:rsidRDefault="00D40633" w:rsidP="00D40633">
      <w:r>
        <w:t xml:space="preserve">As always this experiment was instantiated through a Network Simulator (NS) file within the </w:t>
      </w:r>
      <w:proofErr w:type="spellStart"/>
      <w:r>
        <w:t>Deterlab</w:t>
      </w:r>
      <w:proofErr w:type="spellEnd"/>
      <w:r>
        <w:t xml:space="preserve"> environment, although this time the </w:t>
      </w:r>
      <w:r w:rsidR="00E11E1C">
        <w:t>file</w:t>
      </w:r>
      <w:r>
        <w:t xml:space="preserve"> resides on the server and cannot be manually downloaded and uploaded like the previous two experiments. </w:t>
      </w:r>
      <w:r w:rsidR="00E11E1C">
        <w:t>The experiment was created through specifying this path for the ns file:</w:t>
      </w:r>
    </w:p>
    <w:p w:rsidR="00E11E1C" w:rsidRDefault="00E11E1C" w:rsidP="00D40633">
      <w:r w:rsidRPr="00E11E1C">
        <w:t>/share/education/</w:t>
      </w:r>
      <w:proofErr w:type="spellStart"/>
      <w:r w:rsidRPr="00E11E1C">
        <w:t>MITMARPPoisoning_USC</w:t>
      </w:r>
      <w:proofErr w:type="spellEnd"/>
      <w:r w:rsidRPr="00E11E1C">
        <w:t>/</w:t>
      </w:r>
      <w:proofErr w:type="spellStart"/>
      <w:r w:rsidRPr="00E11E1C">
        <w:t>arpspoof.ns</w:t>
      </w:r>
      <w:proofErr w:type="spellEnd"/>
    </w:p>
    <w:p w:rsidR="00D40633" w:rsidRDefault="00D40633" w:rsidP="00D40633">
      <w:r>
        <w:t>Belo</w:t>
      </w:r>
      <w:r w:rsidR="00E11E1C">
        <w:t>w is its topology visualisation (Four nodes connected separately around the router, and a fifth node connected to one of the four).</w:t>
      </w:r>
    </w:p>
    <w:p w:rsidR="00E11E1C" w:rsidRDefault="00E11E1C" w:rsidP="00D40633">
      <w:r>
        <w:rPr>
          <w:noProof/>
          <w:lang w:eastAsia="en-GB"/>
        </w:rPr>
        <w:drawing>
          <wp:inline distT="0" distB="0" distL="0" distR="0">
            <wp:extent cx="1795082" cy="1779006"/>
            <wp:effectExtent l="19050" t="0" r="0" b="0"/>
            <wp:docPr id="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1795613" cy="1779532"/>
                    </a:xfrm>
                    <a:prstGeom prst="rect">
                      <a:avLst/>
                    </a:prstGeom>
                    <a:noFill/>
                    <a:ln w="9525">
                      <a:noFill/>
                      <a:miter lim="800000"/>
                      <a:headEnd/>
                      <a:tailEnd/>
                    </a:ln>
                  </pic:spPr>
                </pic:pic>
              </a:graphicData>
            </a:graphic>
          </wp:inline>
        </w:drawing>
      </w:r>
    </w:p>
    <w:p w:rsidR="00E71F38" w:rsidRDefault="00F928E5">
      <w:r>
        <w:lastRenderedPageBreak/>
        <w:t>The initial step was to connect to each of the four nodes</w:t>
      </w:r>
      <w:r w:rsidR="00EF3081">
        <w:t xml:space="preserve"> (excluding node0)</w:t>
      </w:r>
      <w:r>
        <w:t xml:space="preserve">. The standard </w:t>
      </w:r>
      <w:proofErr w:type="spellStart"/>
      <w:proofErr w:type="gramStart"/>
      <w:r>
        <w:t>ssh</w:t>
      </w:r>
      <w:proofErr w:type="spellEnd"/>
      <w:proofErr w:type="gramEnd"/>
      <w:r>
        <w:t xml:space="preserve"> command was used on a PUTTY terminal, and the terminal was duplicated 3 times resulting in each window having a connection to a separate node.</w:t>
      </w:r>
    </w:p>
    <w:p w:rsidR="00F928E5" w:rsidRDefault="00EF3081">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31510" cy="4032666"/>
            <wp:effectExtent l="19050" t="0" r="2540" b="0"/>
            <wp:docPr id="8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a:srcRect/>
                    <a:stretch>
                      <a:fillRect/>
                    </a:stretch>
                  </pic:blipFill>
                  <pic:spPr bwMode="auto">
                    <a:xfrm>
                      <a:off x="0" y="0"/>
                      <a:ext cx="5731510" cy="4032666"/>
                    </a:xfrm>
                    <a:prstGeom prst="rect">
                      <a:avLst/>
                    </a:prstGeom>
                    <a:noFill/>
                    <a:ln w="9525">
                      <a:noFill/>
                      <a:miter lim="800000"/>
                      <a:headEnd/>
                      <a:tailEnd/>
                    </a:ln>
                  </pic:spPr>
                </pic:pic>
              </a:graphicData>
            </a:graphic>
          </wp:inline>
        </w:drawing>
      </w:r>
    </w:p>
    <w:p w:rsidR="00EF3081" w:rsidRDefault="00EF3081">
      <w:r>
        <w:t>The nodes represent the following:</w:t>
      </w:r>
    </w:p>
    <w:p w:rsidR="00EF3081" w:rsidRDefault="00EF3081">
      <w:r>
        <w:t>Node 0 – Victim, Router</w:t>
      </w:r>
    </w:p>
    <w:p w:rsidR="00EF3081" w:rsidRDefault="00EF3081">
      <w:r>
        <w:t>Node 1 – Attacker</w:t>
      </w:r>
    </w:p>
    <w:p w:rsidR="00EF3081" w:rsidRDefault="00EF3081">
      <w:r>
        <w:t>Node 2 – Victim, Web Server</w:t>
      </w:r>
    </w:p>
    <w:p w:rsidR="00EF3081" w:rsidRDefault="00EF3081">
      <w:r>
        <w:t>Node 3 – Victim, Web Client</w:t>
      </w:r>
    </w:p>
    <w:p w:rsidR="000F3A85" w:rsidRDefault="00EF3081">
      <w:r>
        <w:t>Node 4 – Web Server, FTP Server</w:t>
      </w:r>
    </w:p>
    <w:p w:rsidR="000F3A85" w:rsidRDefault="000F3A85">
      <w:r>
        <w:t>On node 4, a generic username and an associated password were created (password is ‘</w:t>
      </w:r>
      <w:proofErr w:type="spellStart"/>
      <w:r>
        <w:t>superpw</w:t>
      </w:r>
      <w:proofErr w:type="spellEnd"/>
      <w:r>
        <w:t>’):</w:t>
      </w:r>
    </w:p>
    <w:p w:rsidR="00E71F38" w:rsidRDefault="000F3A85">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2934335" cy="1042035"/>
            <wp:effectExtent l="19050" t="0" r="0" b="0"/>
            <wp:docPr id="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7"/>
                    <a:srcRect/>
                    <a:stretch>
                      <a:fillRect/>
                    </a:stretch>
                  </pic:blipFill>
                  <pic:spPr bwMode="auto">
                    <a:xfrm>
                      <a:off x="0" y="0"/>
                      <a:ext cx="2934335" cy="1042035"/>
                    </a:xfrm>
                    <a:prstGeom prst="rect">
                      <a:avLst/>
                    </a:prstGeom>
                    <a:noFill/>
                    <a:ln w="9525">
                      <a:noFill/>
                      <a:miter lim="800000"/>
                      <a:headEnd/>
                      <a:tailEnd/>
                    </a:ln>
                  </pic:spPr>
                </pic:pic>
              </a:graphicData>
            </a:graphic>
          </wp:inline>
        </w:drawing>
      </w:r>
      <w:r w:rsidR="00E71F38">
        <w:br w:type="page"/>
      </w:r>
    </w:p>
    <w:p w:rsidR="00BB393B" w:rsidRDefault="00BB393B" w:rsidP="00BB393B">
      <w:pPr>
        <w:pStyle w:val="Heading2"/>
      </w:pPr>
      <w:r>
        <w:lastRenderedPageBreak/>
        <w:t>Testing</w:t>
      </w:r>
    </w:p>
    <w:p w:rsidR="000F3A85" w:rsidRDefault="000F3A85">
      <w:r>
        <w:t>On node1, the ARP table was manipulated. It was viewed, added to and deleted from as a test of its functionality.</w:t>
      </w:r>
    </w:p>
    <w:p w:rsidR="000F3A85" w:rsidRDefault="000F3A85">
      <w:r>
        <w:t>The list of the ARP table:</w:t>
      </w:r>
    </w:p>
    <w:p w:rsidR="001F1CF8" w:rsidRDefault="000F3A85" w:rsidP="001F1CF8">
      <w:r>
        <w:rPr>
          <w:noProof/>
          <w:lang w:eastAsia="en-GB"/>
        </w:rPr>
        <w:drawing>
          <wp:inline distT="0" distB="0" distL="0" distR="0">
            <wp:extent cx="5731510" cy="584667"/>
            <wp:effectExtent l="19050" t="0" r="2540" b="0"/>
            <wp:docPr id="8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8"/>
                    <a:srcRect/>
                    <a:stretch>
                      <a:fillRect/>
                    </a:stretch>
                  </pic:blipFill>
                  <pic:spPr bwMode="auto">
                    <a:xfrm>
                      <a:off x="0" y="0"/>
                      <a:ext cx="5731510" cy="584667"/>
                    </a:xfrm>
                    <a:prstGeom prst="rect">
                      <a:avLst/>
                    </a:prstGeom>
                    <a:noFill/>
                    <a:ln w="9525">
                      <a:noFill/>
                      <a:miter lim="800000"/>
                      <a:headEnd/>
                      <a:tailEnd/>
                    </a:ln>
                  </pic:spPr>
                </pic:pic>
              </a:graphicData>
            </a:graphic>
          </wp:inline>
        </w:drawing>
      </w:r>
    </w:p>
    <w:p w:rsidR="005431B1" w:rsidRDefault="001F1CF8">
      <w:r>
        <w:t xml:space="preserve"> This table was then populated through </w:t>
      </w:r>
      <w:proofErr w:type="gramStart"/>
      <w:r>
        <w:t>pinging</w:t>
      </w:r>
      <w:proofErr w:type="gramEnd"/>
      <w:r>
        <w:t xml:space="preserve"> the other machines (nodes in the case of this experiment). Their IP addresses were visible through the visualisation tab on the </w:t>
      </w:r>
      <w:proofErr w:type="spellStart"/>
      <w:r>
        <w:t>Deterlab</w:t>
      </w:r>
      <w:proofErr w:type="spellEnd"/>
      <w:r>
        <w:t xml:space="preserve"> experiment interface page. These were pinged one by one resulting in new entries in the ARP table:</w:t>
      </w:r>
    </w:p>
    <w:p w:rsidR="00643698" w:rsidRDefault="005431B1">
      <w:r>
        <w:rPr>
          <w:noProof/>
          <w:lang w:eastAsia="en-GB"/>
        </w:rPr>
        <w:drawing>
          <wp:inline distT="0" distB="0" distL="0" distR="0">
            <wp:extent cx="5731510" cy="1004762"/>
            <wp:effectExtent l="19050" t="0" r="2540" b="0"/>
            <wp:docPr id="8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9"/>
                    <a:srcRect/>
                    <a:stretch>
                      <a:fillRect/>
                    </a:stretch>
                  </pic:blipFill>
                  <pic:spPr bwMode="auto">
                    <a:xfrm>
                      <a:off x="0" y="0"/>
                      <a:ext cx="5731510" cy="1004762"/>
                    </a:xfrm>
                    <a:prstGeom prst="rect">
                      <a:avLst/>
                    </a:prstGeom>
                    <a:noFill/>
                    <a:ln w="9525">
                      <a:noFill/>
                      <a:miter lim="800000"/>
                      <a:headEnd/>
                      <a:tailEnd/>
                    </a:ln>
                  </pic:spPr>
                </pic:pic>
              </a:graphicData>
            </a:graphic>
          </wp:inline>
        </w:drawing>
      </w:r>
      <w:r w:rsidR="00643698">
        <w:t>A file was created with these mappings, and looks like this:</w:t>
      </w:r>
    </w:p>
    <w:p w:rsidR="00643698" w:rsidRDefault="00643698">
      <w:r>
        <w:rPr>
          <w:noProof/>
          <w:lang w:eastAsia="en-GB"/>
        </w:rPr>
        <w:drawing>
          <wp:inline distT="0" distB="0" distL="0" distR="0">
            <wp:extent cx="2381250" cy="714375"/>
            <wp:effectExtent l="19050" t="0" r="0" b="0"/>
            <wp:docPr id="8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60"/>
                    <a:srcRect/>
                    <a:stretch>
                      <a:fillRect/>
                    </a:stretch>
                  </pic:blipFill>
                  <pic:spPr bwMode="auto">
                    <a:xfrm>
                      <a:off x="0" y="0"/>
                      <a:ext cx="2381250" cy="714375"/>
                    </a:xfrm>
                    <a:prstGeom prst="rect">
                      <a:avLst/>
                    </a:prstGeom>
                    <a:noFill/>
                    <a:ln w="9525">
                      <a:noFill/>
                      <a:miter lim="800000"/>
                      <a:headEnd/>
                      <a:tailEnd/>
                    </a:ln>
                  </pic:spPr>
                </pic:pic>
              </a:graphicData>
            </a:graphic>
          </wp:inline>
        </w:drawing>
      </w:r>
      <w:r>
        <w:t xml:space="preserve"> </w:t>
      </w:r>
    </w:p>
    <w:p w:rsidR="00643698" w:rsidRDefault="00643698">
      <w:r>
        <w:t xml:space="preserve">The connection to node1 was duplicated, and the </w:t>
      </w:r>
      <w:proofErr w:type="spellStart"/>
      <w:r>
        <w:t>Tshark</w:t>
      </w:r>
      <w:proofErr w:type="spellEnd"/>
      <w:r>
        <w:t xml:space="preserve"> program was run which captured all ARP traffic on the local interface.</w:t>
      </w:r>
    </w:p>
    <w:p w:rsidR="00E1426D" w:rsidRDefault="00E1426D">
      <w:r>
        <w:rPr>
          <w:noProof/>
          <w:lang w:eastAsia="en-GB"/>
        </w:rPr>
        <w:drawing>
          <wp:inline distT="0" distB="0" distL="0" distR="0">
            <wp:extent cx="5041265" cy="659130"/>
            <wp:effectExtent l="19050" t="0" r="6985" b="0"/>
            <wp:docPr id="9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1"/>
                    <a:srcRect/>
                    <a:stretch>
                      <a:fillRect/>
                    </a:stretch>
                  </pic:blipFill>
                  <pic:spPr bwMode="auto">
                    <a:xfrm>
                      <a:off x="0" y="0"/>
                      <a:ext cx="5041265" cy="659130"/>
                    </a:xfrm>
                    <a:prstGeom prst="rect">
                      <a:avLst/>
                    </a:prstGeom>
                    <a:noFill/>
                    <a:ln w="9525">
                      <a:noFill/>
                      <a:miter lim="800000"/>
                      <a:headEnd/>
                      <a:tailEnd/>
                    </a:ln>
                  </pic:spPr>
                </pic:pic>
              </a:graphicData>
            </a:graphic>
          </wp:inline>
        </w:drawing>
      </w:r>
    </w:p>
    <w:p w:rsidR="00E1426D" w:rsidRDefault="00E1426D">
      <w:r>
        <w:t xml:space="preserve">ARP activity was initiated through the original node1 window, through a </w:t>
      </w:r>
      <w:proofErr w:type="gramStart"/>
      <w:r>
        <w:t>ping  of</w:t>
      </w:r>
      <w:proofErr w:type="gramEnd"/>
      <w:r>
        <w:t xml:space="preserve"> one of the machine addresses on eth0.</w:t>
      </w:r>
    </w:p>
    <w:p w:rsidR="00E1426D" w:rsidRDefault="00E1426D">
      <w:r>
        <w:rPr>
          <w:noProof/>
          <w:lang w:eastAsia="en-GB"/>
        </w:rPr>
        <w:drawing>
          <wp:inline distT="0" distB="0" distL="0" distR="0">
            <wp:extent cx="5731510" cy="815965"/>
            <wp:effectExtent l="19050" t="0" r="2540" b="0"/>
            <wp:docPr id="9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62"/>
                    <a:srcRect/>
                    <a:stretch>
                      <a:fillRect/>
                    </a:stretch>
                  </pic:blipFill>
                  <pic:spPr bwMode="auto">
                    <a:xfrm>
                      <a:off x="0" y="0"/>
                      <a:ext cx="5731510" cy="815965"/>
                    </a:xfrm>
                    <a:prstGeom prst="rect">
                      <a:avLst/>
                    </a:prstGeom>
                    <a:noFill/>
                    <a:ln w="9525">
                      <a:noFill/>
                      <a:miter lim="800000"/>
                      <a:headEnd/>
                      <a:tailEnd/>
                    </a:ln>
                  </pic:spPr>
                </pic:pic>
              </a:graphicData>
            </a:graphic>
          </wp:inline>
        </w:drawing>
      </w:r>
    </w:p>
    <w:p w:rsidR="00E1426D" w:rsidRDefault="00E1426D">
      <w:r>
        <w:br w:type="page"/>
      </w:r>
    </w:p>
    <w:p w:rsidR="00E1426D" w:rsidRDefault="00E1426D">
      <w:r>
        <w:lastRenderedPageBreak/>
        <w:t>A special ARPING command was used to dump more information into the window</w:t>
      </w:r>
    </w:p>
    <w:p w:rsidR="00B90E22" w:rsidRDefault="00E1426D">
      <w:r>
        <w:rPr>
          <w:noProof/>
          <w:lang w:eastAsia="en-GB"/>
        </w:rPr>
        <w:drawing>
          <wp:inline distT="0" distB="0" distL="0" distR="0">
            <wp:extent cx="5731510" cy="1975265"/>
            <wp:effectExtent l="19050" t="0" r="2540" b="0"/>
            <wp:docPr id="9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63"/>
                    <a:srcRect/>
                    <a:stretch>
                      <a:fillRect/>
                    </a:stretch>
                  </pic:blipFill>
                  <pic:spPr bwMode="auto">
                    <a:xfrm>
                      <a:off x="0" y="0"/>
                      <a:ext cx="5731510" cy="1975265"/>
                    </a:xfrm>
                    <a:prstGeom prst="rect">
                      <a:avLst/>
                    </a:prstGeom>
                    <a:noFill/>
                    <a:ln w="9525">
                      <a:noFill/>
                      <a:miter lim="800000"/>
                      <a:headEnd/>
                      <a:tailEnd/>
                    </a:ln>
                  </pic:spPr>
                </pic:pic>
              </a:graphicData>
            </a:graphic>
          </wp:inline>
        </w:drawing>
      </w:r>
      <w:r>
        <w:t xml:space="preserve"> </w:t>
      </w:r>
      <w:r w:rsidR="00B90E22">
        <w:t xml:space="preserve">Back on the original node1 terminal, source IP address spoofing was experimented with. Two addresses were used: one that does not exist on the subnet (10.1.1.99) and another one that does exist (10.1.1.3). The </w:t>
      </w:r>
      <w:proofErr w:type="spellStart"/>
      <w:r w:rsidR="00B90E22">
        <w:t>arp</w:t>
      </w:r>
      <w:proofErr w:type="spellEnd"/>
      <w:r w:rsidR="00B90E22">
        <w:t xml:space="preserve"> table of node3 was compared to the </w:t>
      </w:r>
      <w:proofErr w:type="spellStart"/>
      <w:r w:rsidR="00B90E22">
        <w:t>realmappings</w:t>
      </w:r>
      <w:proofErr w:type="spellEnd"/>
      <w:r w:rsidR="00B90E22">
        <w:t xml:space="preserve"> file, note how the fake address 10.1.1.99 is mapped to the MAC address of 10.1.1.1 (Node 1, </w:t>
      </w:r>
      <w:r w:rsidR="00B90E22" w:rsidRPr="00B90E22">
        <w:t>00:04:23:C7:A4</w:t>
      </w:r>
      <w:proofErr w:type="gramStart"/>
      <w:r w:rsidR="00B90E22" w:rsidRPr="00B90E22">
        <w:t>:BC</w:t>
      </w:r>
      <w:proofErr w:type="gramEnd"/>
      <w:r w:rsidR="00B90E22">
        <w:t>). Ignore the 10.1.1.5 entry, I abandoned that and went with 10.1.1.99 to easily distinguish it from the rest.</w:t>
      </w:r>
    </w:p>
    <w:p w:rsidR="00B90E22" w:rsidRDefault="00B90E22">
      <w:r>
        <w:rPr>
          <w:noProof/>
          <w:lang w:eastAsia="en-GB"/>
        </w:rPr>
        <w:drawing>
          <wp:inline distT="0" distB="0" distL="0" distR="0">
            <wp:extent cx="5731510" cy="541735"/>
            <wp:effectExtent l="19050" t="0" r="2540" b="0"/>
            <wp:docPr id="9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4"/>
                    <a:srcRect/>
                    <a:stretch>
                      <a:fillRect/>
                    </a:stretch>
                  </pic:blipFill>
                  <pic:spPr bwMode="auto">
                    <a:xfrm>
                      <a:off x="0" y="0"/>
                      <a:ext cx="5731510" cy="541735"/>
                    </a:xfrm>
                    <a:prstGeom prst="rect">
                      <a:avLst/>
                    </a:prstGeom>
                    <a:noFill/>
                    <a:ln w="9525">
                      <a:noFill/>
                      <a:miter lim="800000"/>
                      <a:headEnd/>
                      <a:tailEnd/>
                    </a:ln>
                  </pic:spPr>
                </pic:pic>
              </a:graphicData>
            </a:graphic>
          </wp:inline>
        </w:drawing>
      </w:r>
      <w:r>
        <w:t>The first node can now act as the “Man in the Middle” between node 2 and node 0. The tool “</w:t>
      </w:r>
      <w:proofErr w:type="spellStart"/>
      <w:r>
        <w:t>ettercap</w:t>
      </w:r>
      <w:proofErr w:type="spellEnd"/>
      <w:r>
        <w:t xml:space="preserve">” was used, an automatic version of what was manually done in the previous step. </w:t>
      </w:r>
      <w:r w:rsidR="00492A64">
        <w:t>Firstly, t</w:t>
      </w:r>
      <w:r>
        <w:t xml:space="preserve">he </w:t>
      </w:r>
      <w:proofErr w:type="spellStart"/>
      <w:r>
        <w:t>tshark</w:t>
      </w:r>
      <w:proofErr w:type="spellEnd"/>
      <w:r>
        <w:t xml:space="preserve"> service was restarted with different parameters, to monitor </w:t>
      </w:r>
      <w:proofErr w:type="spellStart"/>
      <w:r>
        <w:t>icmp</w:t>
      </w:r>
      <w:proofErr w:type="spellEnd"/>
      <w:r>
        <w:t xml:space="preserve"> traffic instead:</w:t>
      </w:r>
    </w:p>
    <w:p w:rsidR="00492A64" w:rsidRDefault="00492A64">
      <w:r>
        <w:rPr>
          <w:noProof/>
          <w:lang w:eastAsia="en-GB"/>
        </w:rPr>
        <w:drawing>
          <wp:inline distT="0" distB="0" distL="0" distR="0">
            <wp:extent cx="5017135" cy="635635"/>
            <wp:effectExtent l="19050" t="0" r="0" b="0"/>
            <wp:docPr id="94"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65"/>
                    <a:srcRect/>
                    <a:stretch>
                      <a:fillRect/>
                    </a:stretch>
                  </pic:blipFill>
                  <pic:spPr bwMode="auto">
                    <a:xfrm>
                      <a:off x="0" y="0"/>
                      <a:ext cx="5017135" cy="635635"/>
                    </a:xfrm>
                    <a:prstGeom prst="rect">
                      <a:avLst/>
                    </a:prstGeom>
                    <a:noFill/>
                    <a:ln w="9525">
                      <a:noFill/>
                      <a:miter lim="800000"/>
                      <a:headEnd/>
                      <a:tailEnd/>
                    </a:ln>
                  </pic:spPr>
                </pic:pic>
              </a:graphicData>
            </a:graphic>
          </wp:inline>
        </w:drawing>
      </w:r>
      <w:r>
        <w:t xml:space="preserve"> </w:t>
      </w:r>
    </w:p>
    <w:p w:rsidR="00492A64" w:rsidRDefault="00492A64">
      <w:r>
        <w:t xml:space="preserve">Then on node1 the </w:t>
      </w:r>
      <w:proofErr w:type="spellStart"/>
      <w:r>
        <w:t>ettercap</w:t>
      </w:r>
      <w:proofErr w:type="spellEnd"/>
      <w:r>
        <w:t xml:space="preserve"> command was used, populating the </w:t>
      </w:r>
      <w:proofErr w:type="spellStart"/>
      <w:r>
        <w:t>Tshark</w:t>
      </w:r>
      <w:proofErr w:type="spellEnd"/>
      <w:r>
        <w:t xml:space="preserve"> dump window.</w:t>
      </w:r>
    </w:p>
    <w:p w:rsidR="00492A64" w:rsidRDefault="00492A64">
      <w:r>
        <w:rPr>
          <w:noProof/>
          <w:lang w:eastAsia="en-GB"/>
        </w:rPr>
        <w:drawing>
          <wp:inline distT="0" distB="0" distL="0" distR="0">
            <wp:extent cx="5731510" cy="2556933"/>
            <wp:effectExtent l="19050" t="0" r="2540" b="0"/>
            <wp:docPr id="95"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66"/>
                    <a:srcRect/>
                    <a:stretch>
                      <a:fillRect/>
                    </a:stretch>
                  </pic:blipFill>
                  <pic:spPr bwMode="auto">
                    <a:xfrm>
                      <a:off x="0" y="0"/>
                      <a:ext cx="5731510" cy="2556933"/>
                    </a:xfrm>
                    <a:prstGeom prst="rect">
                      <a:avLst/>
                    </a:prstGeom>
                    <a:noFill/>
                    <a:ln w="9525">
                      <a:noFill/>
                      <a:miter lim="800000"/>
                      <a:headEnd/>
                      <a:tailEnd/>
                    </a:ln>
                  </pic:spPr>
                </pic:pic>
              </a:graphicData>
            </a:graphic>
          </wp:inline>
        </w:drawing>
      </w:r>
    </w:p>
    <w:p w:rsidR="007E0951" w:rsidRDefault="007E0951"/>
    <w:p w:rsidR="00492A64" w:rsidRDefault="007E0951">
      <w:r>
        <w:lastRenderedPageBreak/>
        <w:t xml:space="preserve">The </w:t>
      </w:r>
      <w:proofErr w:type="spellStart"/>
      <w:proofErr w:type="gramStart"/>
      <w:r>
        <w:t>arp</w:t>
      </w:r>
      <w:proofErr w:type="spellEnd"/>
      <w:proofErr w:type="gramEnd"/>
      <w:r>
        <w:t xml:space="preserve"> tables between node0 and node2 were compared, highlighting how node1 has become the “man in the middle”.</w:t>
      </w:r>
    </w:p>
    <w:p w:rsidR="00F112E1" w:rsidRDefault="00492A64">
      <w:pPr>
        <w:rPr>
          <w:rStyle w:val="Heading2Char"/>
        </w:rPr>
      </w:pPr>
      <w:r>
        <w:rPr>
          <w:noProof/>
          <w:lang w:eastAsia="en-GB"/>
        </w:rPr>
        <w:drawing>
          <wp:inline distT="0" distB="0" distL="0" distR="0">
            <wp:extent cx="6448662" cy="1995055"/>
            <wp:effectExtent l="19050" t="0" r="9288" b="0"/>
            <wp:docPr id="96"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7"/>
                    <a:srcRect/>
                    <a:stretch>
                      <a:fillRect/>
                    </a:stretch>
                  </pic:blipFill>
                  <pic:spPr bwMode="auto">
                    <a:xfrm>
                      <a:off x="0" y="0"/>
                      <a:ext cx="6457661" cy="1997839"/>
                    </a:xfrm>
                    <a:prstGeom prst="rect">
                      <a:avLst/>
                    </a:prstGeom>
                    <a:noFill/>
                    <a:ln w="9525">
                      <a:noFill/>
                      <a:miter lim="800000"/>
                      <a:headEnd/>
                      <a:tailEnd/>
                    </a:ln>
                  </pic:spPr>
                </pic:pic>
              </a:graphicData>
            </a:graphic>
          </wp:inline>
        </w:drawing>
      </w:r>
      <w:r>
        <w:t xml:space="preserve"> </w:t>
      </w:r>
      <w:r w:rsidR="00F112E1" w:rsidRPr="00F112E1">
        <w:rPr>
          <w:rStyle w:val="Heading2Char"/>
        </w:rPr>
        <w:t>Conclusion</w:t>
      </w:r>
    </w:p>
    <w:p w:rsidR="00E71F38" w:rsidRPr="000F3A85" w:rsidRDefault="00F112E1">
      <w:bookmarkStart w:id="22" w:name="_Toc477860925"/>
      <w:r w:rsidRPr="00F112E1">
        <w:rPr>
          <w:rStyle w:val="Heading2Char"/>
          <w:highlight w:val="yellow"/>
        </w:rPr>
        <w:t>(Complete once end data properly shows the interception from node1 between node0 and node2)</w:t>
      </w:r>
      <w:bookmarkEnd w:id="22"/>
      <w:r w:rsidR="00E71F38">
        <w:br w:type="page"/>
      </w:r>
    </w:p>
    <w:p w:rsidR="00E57500" w:rsidRDefault="00E57500" w:rsidP="008067A1">
      <w:pPr>
        <w:pStyle w:val="Heading1"/>
      </w:pPr>
      <w:bookmarkStart w:id="23" w:name="_Toc477860926"/>
      <w:r>
        <w:lastRenderedPageBreak/>
        <w:t>Appendix</w:t>
      </w:r>
      <w:r w:rsidR="008B1F4A">
        <w:t xml:space="preserve"> (Results and Discussion)</w:t>
      </w:r>
      <w:bookmarkEnd w:id="23"/>
    </w:p>
    <w:p w:rsidR="008B1F4A" w:rsidRDefault="008B1F4A" w:rsidP="008067A1">
      <w:pPr>
        <w:pStyle w:val="Subtitle"/>
      </w:pPr>
      <w:r>
        <w:t>Experiment 1</w:t>
      </w:r>
    </w:p>
    <w:p w:rsidR="008B1F4A" w:rsidRDefault="008B1F4A" w:rsidP="008B1F4A">
      <w:r>
        <w:t>An FTP connection was made to the virtual environment using FileZilla</w:t>
      </w:r>
    </w:p>
    <w:p w:rsidR="008B1F4A" w:rsidRDefault="008B1F4A" w:rsidP="008B1F4A">
      <w:r>
        <w:rPr>
          <w:noProof/>
          <w:lang w:eastAsia="en-GB"/>
        </w:rPr>
        <w:drawing>
          <wp:inline distT="0" distB="0" distL="0" distR="0" wp14:anchorId="101D98C0" wp14:editId="5A79C1B5">
            <wp:extent cx="5731510" cy="3498010"/>
            <wp:effectExtent l="19050" t="0" r="254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a:srcRect/>
                    <a:stretch>
                      <a:fillRect/>
                    </a:stretch>
                  </pic:blipFill>
                  <pic:spPr bwMode="auto">
                    <a:xfrm>
                      <a:off x="0" y="0"/>
                      <a:ext cx="5731510" cy="3498010"/>
                    </a:xfrm>
                    <a:prstGeom prst="rect">
                      <a:avLst/>
                    </a:prstGeom>
                    <a:noFill/>
                    <a:ln w="9525">
                      <a:noFill/>
                      <a:miter lim="800000"/>
                      <a:headEnd/>
                      <a:tailEnd/>
                    </a:ln>
                  </pic:spPr>
                </pic:pic>
              </a:graphicData>
            </a:graphic>
          </wp:inline>
        </w:drawing>
      </w:r>
    </w:p>
    <w:p w:rsidR="008B1F4A" w:rsidRDefault="008B1F4A" w:rsidP="008B1F4A">
      <w:r>
        <w:t>This allowed the dump files to be downloaded for analysis to the H:\ drive. Initially I manually started analysing the dump files in a text editor. A tool TCPDump.exe was provided for us to extract solely the time and duration from these connections, though their details including the timestamp could only be found in the dump files themselves. The tool did however make it easier to understand how the attack affected the connections at different times represented in seconds instead of their timestamps.</w:t>
      </w:r>
    </w:p>
    <w:p w:rsidR="008B1F4A" w:rsidRDefault="008B1F4A" w:rsidP="008B1F4A">
      <w:r>
        <w:rPr>
          <w:noProof/>
          <w:lang w:eastAsia="en-GB"/>
        </w:rPr>
        <w:drawing>
          <wp:inline distT="0" distB="0" distL="0" distR="0" wp14:anchorId="0C09334B" wp14:editId="5801855C">
            <wp:extent cx="5559425" cy="1477645"/>
            <wp:effectExtent l="19050" t="0" r="3175"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srcRect/>
                    <a:stretch>
                      <a:fillRect/>
                    </a:stretch>
                  </pic:blipFill>
                  <pic:spPr bwMode="auto">
                    <a:xfrm>
                      <a:off x="0" y="0"/>
                      <a:ext cx="5559425" cy="1477645"/>
                    </a:xfrm>
                    <a:prstGeom prst="rect">
                      <a:avLst/>
                    </a:prstGeom>
                    <a:noFill/>
                    <a:ln w="9525">
                      <a:noFill/>
                      <a:miter lim="800000"/>
                      <a:headEnd/>
                      <a:tailEnd/>
                    </a:ln>
                  </pic:spPr>
                </pic:pic>
              </a:graphicData>
            </a:graphic>
          </wp:inline>
        </w:drawing>
      </w:r>
    </w:p>
    <w:p w:rsidR="008B1F4A" w:rsidRDefault="008B1F4A" w:rsidP="008B1F4A"/>
    <w:p w:rsidR="008B1F4A" w:rsidRDefault="008B1F4A" w:rsidP="008B1F4A"/>
    <w:p w:rsidR="008B1F4A" w:rsidRPr="00DC74DC" w:rsidRDefault="008B1F4A" w:rsidP="008B1F4A"/>
    <w:p w:rsidR="008B1F4A" w:rsidRDefault="008B1F4A" w:rsidP="008B1F4A">
      <w:pPr>
        <w:pStyle w:val="Heading2"/>
      </w:pPr>
      <w:bookmarkStart w:id="24" w:name="_Toc477860927"/>
      <w:r>
        <w:lastRenderedPageBreak/>
        <w:t>Example of Dump File Breakdowns (period before 30s mark, before attack)</w:t>
      </w:r>
      <w:bookmarkEnd w:id="24"/>
    </w:p>
    <w:p w:rsidR="008B1F4A" w:rsidRDefault="008B1F4A" w:rsidP="008B1F4A">
      <w:pPr>
        <w:pStyle w:val="Heading2"/>
      </w:pPr>
      <w:bookmarkStart w:id="25" w:name="_Toc477860928"/>
      <w:proofErr w:type="spellStart"/>
      <w:r w:rsidRPr="00E57500">
        <w:rPr>
          <w:highlight w:val="green"/>
        </w:rPr>
        <w:t>Tcpdumpfile_cookies_on</w:t>
      </w:r>
      <w:bookmarkEnd w:id="25"/>
      <w:proofErr w:type="spellEnd"/>
    </w:p>
    <w:p w:rsidR="008B1F4A" w:rsidRPr="00F07854" w:rsidRDefault="008B1F4A" w:rsidP="008B1F4A">
      <w:pPr>
        <w:pStyle w:val="Heading2"/>
      </w:pPr>
      <w:bookmarkStart w:id="26" w:name="_Toc477860929"/>
      <w:r>
        <w:t>Connection at 14:55:06</w:t>
      </w:r>
      <w:bookmarkEnd w:id="26"/>
    </w:p>
    <w:p w:rsidR="008B1F4A" w:rsidRDefault="008B1F4A" w:rsidP="008B1F4A">
      <w:pPr>
        <w:pStyle w:val="Heading3"/>
      </w:pPr>
      <w:bookmarkStart w:id="27" w:name="_Toc477860930"/>
      <w:r>
        <w:t>Opening Handshake</w:t>
      </w:r>
      <w:bookmarkEnd w:id="27"/>
    </w:p>
    <w:p w:rsidR="008B1F4A" w:rsidRPr="004B7966" w:rsidRDefault="008B1F4A" w:rsidP="008B1F4A">
      <w:r>
        <w:rPr>
          <w:noProof/>
          <w:lang w:eastAsia="en-GB"/>
        </w:rPr>
        <w:drawing>
          <wp:inline distT="0" distB="0" distL="0" distR="0" wp14:anchorId="4D65EE57" wp14:editId="5A756A3A">
            <wp:extent cx="5731510" cy="224970"/>
            <wp:effectExtent l="1905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srcRect/>
                    <a:stretch>
                      <a:fillRect/>
                    </a:stretch>
                  </pic:blipFill>
                  <pic:spPr bwMode="auto">
                    <a:xfrm>
                      <a:off x="0" y="0"/>
                      <a:ext cx="5731510" cy="224970"/>
                    </a:xfrm>
                    <a:prstGeom prst="rect">
                      <a:avLst/>
                    </a:prstGeom>
                    <a:noFill/>
                    <a:ln w="9525">
                      <a:noFill/>
                      <a:miter lim="800000"/>
                      <a:headEnd/>
                      <a:tailEnd/>
                    </a:ln>
                  </pic:spPr>
                </pic:pic>
              </a:graphicData>
            </a:graphic>
          </wp:inline>
        </w:drawing>
      </w:r>
    </w:p>
    <w:p w:rsidR="008B1F4A" w:rsidRDefault="008B1F4A" w:rsidP="008B1F4A">
      <w:pPr>
        <w:pStyle w:val="Heading3"/>
      </w:pPr>
      <w:bookmarkStart w:id="28" w:name="_Toc477860931"/>
      <w:r>
        <w:t>Data Connection</w:t>
      </w:r>
      <w:bookmarkEnd w:id="28"/>
    </w:p>
    <w:p w:rsidR="008B1F4A" w:rsidRPr="004B7966" w:rsidRDefault="008B1F4A" w:rsidP="008B1F4A">
      <w:r>
        <w:rPr>
          <w:noProof/>
          <w:lang w:eastAsia="en-GB"/>
        </w:rPr>
        <w:drawing>
          <wp:inline distT="0" distB="0" distL="0" distR="0" wp14:anchorId="65791F1D" wp14:editId="72AB98E3">
            <wp:extent cx="5731510" cy="471844"/>
            <wp:effectExtent l="1905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5731510" cy="471844"/>
                    </a:xfrm>
                    <a:prstGeom prst="rect">
                      <a:avLst/>
                    </a:prstGeom>
                    <a:noFill/>
                    <a:ln w="9525">
                      <a:noFill/>
                      <a:miter lim="800000"/>
                      <a:headEnd/>
                      <a:tailEnd/>
                    </a:ln>
                  </pic:spPr>
                </pic:pic>
              </a:graphicData>
            </a:graphic>
          </wp:inline>
        </w:drawing>
      </w:r>
    </w:p>
    <w:p w:rsidR="008B1F4A" w:rsidRDefault="008B1F4A" w:rsidP="008B1F4A">
      <w:pPr>
        <w:pStyle w:val="Heading3"/>
      </w:pPr>
      <w:bookmarkStart w:id="29" w:name="_Toc477860932"/>
      <w:r>
        <w:t>Closing Handshake</w:t>
      </w:r>
      <w:bookmarkEnd w:id="29"/>
    </w:p>
    <w:p w:rsidR="008B1F4A" w:rsidRPr="0012399E" w:rsidRDefault="008B1F4A" w:rsidP="008B1F4A">
      <w:r>
        <w:rPr>
          <w:noProof/>
          <w:lang w:eastAsia="en-GB"/>
        </w:rPr>
        <w:drawing>
          <wp:inline distT="0" distB="0" distL="0" distR="0" wp14:anchorId="3C15383F" wp14:editId="151BA56D">
            <wp:extent cx="5731510" cy="259709"/>
            <wp:effectExtent l="19050" t="0" r="254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2"/>
                    <a:srcRect/>
                    <a:stretch>
                      <a:fillRect/>
                    </a:stretch>
                  </pic:blipFill>
                  <pic:spPr bwMode="auto">
                    <a:xfrm>
                      <a:off x="0" y="0"/>
                      <a:ext cx="5731510" cy="259709"/>
                    </a:xfrm>
                    <a:prstGeom prst="rect">
                      <a:avLst/>
                    </a:prstGeom>
                    <a:noFill/>
                    <a:ln w="9525">
                      <a:noFill/>
                      <a:miter lim="800000"/>
                      <a:headEnd/>
                      <a:tailEnd/>
                    </a:ln>
                  </pic:spPr>
                </pic:pic>
              </a:graphicData>
            </a:graphic>
          </wp:inline>
        </w:drawing>
      </w:r>
    </w:p>
    <w:p w:rsidR="008B1F4A" w:rsidRDefault="008B1F4A" w:rsidP="008B1F4A">
      <w:pPr>
        <w:pStyle w:val="Heading3"/>
      </w:pPr>
      <w:bookmarkStart w:id="30" w:name="_Toc477860933"/>
      <w:r>
        <w:t>Duration (Last ACK segment – First SYN segment)</w:t>
      </w:r>
      <w:bookmarkEnd w:id="30"/>
    </w:p>
    <w:p w:rsidR="008B1F4A" w:rsidRDefault="008B1F4A" w:rsidP="008B1F4A">
      <w:r>
        <w:t>= 6.734931 – 6.726487</w:t>
      </w:r>
    </w:p>
    <w:p w:rsidR="008B1F4A" w:rsidRDefault="008B1F4A" w:rsidP="008B1F4A">
      <w:r>
        <w:t>= 0.0084 (2 DP)</w:t>
      </w:r>
    </w:p>
    <w:p w:rsidR="008B1F4A" w:rsidRPr="00F07854" w:rsidRDefault="008B1F4A" w:rsidP="008B1F4A">
      <w:pPr>
        <w:pStyle w:val="Heading2"/>
      </w:pPr>
      <w:bookmarkStart w:id="31" w:name="_Toc477860934"/>
      <w:r>
        <w:t>Connection at 14:55:07</w:t>
      </w:r>
      <w:bookmarkEnd w:id="31"/>
    </w:p>
    <w:p w:rsidR="008B1F4A" w:rsidRDefault="008B1F4A" w:rsidP="008B1F4A">
      <w:pPr>
        <w:pStyle w:val="Heading3"/>
      </w:pPr>
      <w:bookmarkStart w:id="32" w:name="_Toc477860935"/>
      <w:r>
        <w:t>Opening Handshake</w:t>
      </w:r>
      <w:bookmarkEnd w:id="32"/>
    </w:p>
    <w:p w:rsidR="008B1F4A" w:rsidRPr="004B7966" w:rsidRDefault="008B1F4A" w:rsidP="008B1F4A">
      <w:r>
        <w:rPr>
          <w:noProof/>
          <w:lang w:eastAsia="en-GB"/>
        </w:rPr>
        <w:drawing>
          <wp:inline distT="0" distB="0" distL="0" distR="0" wp14:anchorId="60A60696" wp14:editId="5C5786FA">
            <wp:extent cx="5731510" cy="192782"/>
            <wp:effectExtent l="19050" t="0" r="254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3"/>
                    <a:srcRect/>
                    <a:stretch>
                      <a:fillRect/>
                    </a:stretch>
                  </pic:blipFill>
                  <pic:spPr bwMode="auto">
                    <a:xfrm>
                      <a:off x="0" y="0"/>
                      <a:ext cx="5731510" cy="192782"/>
                    </a:xfrm>
                    <a:prstGeom prst="rect">
                      <a:avLst/>
                    </a:prstGeom>
                    <a:noFill/>
                    <a:ln w="9525">
                      <a:noFill/>
                      <a:miter lim="800000"/>
                      <a:headEnd/>
                      <a:tailEnd/>
                    </a:ln>
                  </pic:spPr>
                </pic:pic>
              </a:graphicData>
            </a:graphic>
          </wp:inline>
        </w:drawing>
      </w:r>
    </w:p>
    <w:p w:rsidR="008B1F4A" w:rsidRDefault="008B1F4A" w:rsidP="008B1F4A">
      <w:pPr>
        <w:pStyle w:val="Heading3"/>
      </w:pPr>
      <w:bookmarkStart w:id="33" w:name="_Toc477860936"/>
      <w:r>
        <w:t>Data Connection</w:t>
      </w:r>
      <w:bookmarkEnd w:id="33"/>
    </w:p>
    <w:p w:rsidR="008B1F4A" w:rsidRPr="004B7966" w:rsidRDefault="008B1F4A" w:rsidP="008B1F4A">
      <w:r>
        <w:rPr>
          <w:noProof/>
          <w:lang w:eastAsia="en-GB"/>
        </w:rPr>
        <w:drawing>
          <wp:inline distT="0" distB="0" distL="0" distR="0" wp14:anchorId="24E20089" wp14:editId="0D3B47D6">
            <wp:extent cx="5731510" cy="635149"/>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srcRect/>
                    <a:stretch>
                      <a:fillRect/>
                    </a:stretch>
                  </pic:blipFill>
                  <pic:spPr bwMode="auto">
                    <a:xfrm>
                      <a:off x="0" y="0"/>
                      <a:ext cx="5731510" cy="635149"/>
                    </a:xfrm>
                    <a:prstGeom prst="rect">
                      <a:avLst/>
                    </a:prstGeom>
                    <a:noFill/>
                    <a:ln w="9525">
                      <a:noFill/>
                      <a:miter lim="800000"/>
                      <a:headEnd/>
                      <a:tailEnd/>
                    </a:ln>
                  </pic:spPr>
                </pic:pic>
              </a:graphicData>
            </a:graphic>
          </wp:inline>
        </w:drawing>
      </w:r>
    </w:p>
    <w:p w:rsidR="008B1F4A" w:rsidRDefault="008B1F4A" w:rsidP="008B1F4A">
      <w:pPr>
        <w:pStyle w:val="Heading3"/>
      </w:pPr>
      <w:bookmarkStart w:id="34" w:name="_Toc477860937"/>
      <w:r>
        <w:t>Closing Handshake</w:t>
      </w:r>
      <w:bookmarkEnd w:id="34"/>
    </w:p>
    <w:p w:rsidR="008B1F4A" w:rsidRPr="0012399E" w:rsidRDefault="008B1F4A" w:rsidP="008B1F4A">
      <w:r>
        <w:rPr>
          <w:noProof/>
          <w:lang w:eastAsia="en-GB"/>
        </w:rPr>
        <w:drawing>
          <wp:inline distT="0" distB="0" distL="0" distR="0" wp14:anchorId="363F9BD5" wp14:editId="414A11F8">
            <wp:extent cx="5731510" cy="252953"/>
            <wp:effectExtent l="19050" t="0" r="254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5"/>
                    <a:srcRect/>
                    <a:stretch>
                      <a:fillRect/>
                    </a:stretch>
                  </pic:blipFill>
                  <pic:spPr bwMode="auto">
                    <a:xfrm>
                      <a:off x="0" y="0"/>
                      <a:ext cx="5731510" cy="252953"/>
                    </a:xfrm>
                    <a:prstGeom prst="rect">
                      <a:avLst/>
                    </a:prstGeom>
                    <a:noFill/>
                    <a:ln w="9525">
                      <a:noFill/>
                      <a:miter lim="800000"/>
                      <a:headEnd/>
                      <a:tailEnd/>
                    </a:ln>
                  </pic:spPr>
                </pic:pic>
              </a:graphicData>
            </a:graphic>
          </wp:inline>
        </w:drawing>
      </w:r>
    </w:p>
    <w:p w:rsidR="008B1F4A" w:rsidRDefault="008B1F4A" w:rsidP="008B1F4A">
      <w:pPr>
        <w:pStyle w:val="Heading3"/>
      </w:pPr>
      <w:bookmarkStart w:id="35" w:name="_Toc477860938"/>
      <w:r>
        <w:t>Duration (Last ACK segment – First SYN segment)</w:t>
      </w:r>
      <w:bookmarkEnd w:id="35"/>
    </w:p>
    <w:p w:rsidR="008B1F4A" w:rsidRDefault="008B1F4A" w:rsidP="008B1F4A">
      <w:r>
        <w:t>= 7.753650 – 7.746403</w:t>
      </w:r>
    </w:p>
    <w:p w:rsidR="008B1F4A" w:rsidRDefault="008B1F4A" w:rsidP="008B1F4A">
      <w:r>
        <w:t>= 0.0072 (2 DP)</w:t>
      </w:r>
    </w:p>
    <w:p w:rsidR="008B1F4A" w:rsidRPr="00F07854" w:rsidRDefault="008B1F4A" w:rsidP="008B1F4A">
      <w:pPr>
        <w:pStyle w:val="Heading2"/>
      </w:pPr>
      <w:bookmarkStart w:id="36" w:name="_Toc477860939"/>
      <w:r>
        <w:t>Connection at 14:55:08</w:t>
      </w:r>
      <w:bookmarkEnd w:id="36"/>
    </w:p>
    <w:p w:rsidR="008B1F4A" w:rsidRDefault="008B1F4A" w:rsidP="008B1F4A">
      <w:pPr>
        <w:pStyle w:val="Heading3"/>
      </w:pPr>
      <w:bookmarkStart w:id="37" w:name="_Toc477860940"/>
      <w:r>
        <w:t>Opening Handshake</w:t>
      </w:r>
      <w:bookmarkEnd w:id="37"/>
    </w:p>
    <w:p w:rsidR="008B1F4A" w:rsidRPr="004B7966" w:rsidRDefault="008B1F4A" w:rsidP="008B1F4A">
      <w:r>
        <w:rPr>
          <w:noProof/>
          <w:lang w:eastAsia="en-GB"/>
        </w:rPr>
        <w:drawing>
          <wp:inline distT="0" distB="0" distL="0" distR="0" wp14:anchorId="51A03DE5" wp14:editId="0B735C20">
            <wp:extent cx="5731510" cy="202092"/>
            <wp:effectExtent l="19050" t="0" r="254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6"/>
                    <a:srcRect/>
                    <a:stretch>
                      <a:fillRect/>
                    </a:stretch>
                  </pic:blipFill>
                  <pic:spPr bwMode="auto">
                    <a:xfrm>
                      <a:off x="0" y="0"/>
                      <a:ext cx="5731510" cy="202092"/>
                    </a:xfrm>
                    <a:prstGeom prst="rect">
                      <a:avLst/>
                    </a:prstGeom>
                    <a:noFill/>
                    <a:ln w="9525">
                      <a:noFill/>
                      <a:miter lim="800000"/>
                      <a:headEnd/>
                      <a:tailEnd/>
                    </a:ln>
                  </pic:spPr>
                </pic:pic>
              </a:graphicData>
            </a:graphic>
          </wp:inline>
        </w:drawing>
      </w:r>
    </w:p>
    <w:p w:rsidR="008B1F4A" w:rsidRDefault="008B1F4A" w:rsidP="008B1F4A">
      <w:pPr>
        <w:pStyle w:val="Heading3"/>
      </w:pPr>
      <w:bookmarkStart w:id="38" w:name="_Toc477860941"/>
      <w:r>
        <w:t>Data Connection</w:t>
      </w:r>
      <w:bookmarkEnd w:id="38"/>
    </w:p>
    <w:p w:rsidR="008B1F4A" w:rsidRPr="004B7966" w:rsidRDefault="008B1F4A" w:rsidP="008B1F4A">
      <w:r>
        <w:rPr>
          <w:noProof/>
          <w:lang w:eastAsia="en-GB"/>
        </w:rPr>
        <w:drawing>
          <wp:inline distT="0" distB="0" distL="0" distR="0" wp14:anchorId="63A1FA9C" wp14:editId="58181B58">
            <wp:extent cx="5731510" cy="469765"/>
            <wp:effectExtent l="19050" t="0" r="254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7"/>
                    <a:srcRect/>
                    <a:stretch>
                      <a:fillRect/>
                    </a:stretch>
                  </pic:blipFill>
                  <pic:spPr bwMode="auto">
                    <a:xfrm>
                      <a:off x="0" y="0"/>
                      <a:ext cx="5731510" cy="469765"/>
                    </a:xfrm>
                    <a:prstGeom prst="rect">
                      <a:avLst/>
                    </a:prstGeom>
                    <a:noFill/>
                    <a:ln w="9525">
                      <a:noFill/>
                      <a:miter lim="800000"/>
                      <a:headEnd/>
                      <a:tailEnd/>
                    </a:ln>
                  </pic:spPr>
                </pic:pic>
              </a:graphicData>
            </a:graphic>
          </wp:inline>
        </w:drawing>
      </w:r>
    </w:p>
    <w:p w:rsidR="008B1F4A" w:rsidRDefault="008B1F4A" w:rsidP="008B1F4A">
      <w:pPr>
        <w:pStyle w:val="Heading3"/>
      </w:pPr>
      <w:bookmarkStart w:id="39" w:name="_Toc477860942"/>
      <w:r>
        <w:lastRenderedPageBreak/>
        <w:t>Closing Handshake</w:t>
      </w:r>
      <w:bookmarkEnd w:id="39"/>
    </w:p>
    <w:p w:rsidR="008B1F4A" w:rsidRPr="0012399E" w:rsidRDefault="008B1F4A" w:rsidP="008B1F4A">
      <w:r>
        <w:rPr>
          <w:noProof/>
          <w:lang w:eastAsia="en-GB"/>
        </w:rPr>
        <w:drawing>
          <wp:inline distT="0" distB="0" distL="0" distR="0" wp14:anchorId="2FDDF5A8" wp14:editId="7125FD14">
            <wp:extent cx="5731510" cy="250181"/>
            <wp:effectExtent l="19050" t="0" r="2540" b="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78"/>
                    <a:srcRect/>
                    <a:stretch>
                      <a:fillRect/>
                    </a:stretch>
                  </pic:blipFill>
                  <pic:spPr bwMode="auto">
                    <a:xfrm>
                      <a:off x="0" y="0"/>
                      <a:ext cx="5731510" cy="250181"/>
                    </a:xfrm>
                    <a:prstGeom prst="rect">
                      <a:avLst/>
                    </a:prstGeom>
                    <a:noFill/>
                    <a:ln w="9525">
                      <a:noFill/>
                      <a:miter lim="800000"/>
                      <a:headEnd/>
                      <a:tailEnd/>
                    </a:ln>
                  </pic:spPr>
                </pic:pic>
              </a:graphicData>
            </a:graphic>
          </wp:inline>
        </w:drawing>
      </w:r>
    </w:p>
    <w:p w:rsidR="008B1F4A" w:rsidRDefault="008B1F4A" w:rsidP="008B1F4A">
      <w:pPr>
        <w:pStyle w:val="Heading3"/>
      </w:pPr>
      <w:bookmarkStart w:id="40" w:name="_Toc477860943"/>
      <w:r>
        <w:t>Duration (Last ACK segment – First SYN segment)</w:t>
      </w:r>
      <w:bookmarkEnd w:id="40"/>
    </w:p>
    <w:p w:rsidR="008B1F4A" w:rsidRDefault="008B1F4A" w:rsidP="008B1F4A">
      <w:r>
        <w:t>= 8.771981 – 8.764901</w:t>
      </w:r>
    </w:p>
    <w:p w:rsidR="008B1F4A" w:rsidRDefault="008B1F4A" w:rsidP="008B1F4A">
      <w:r>
        <w:t>= 0.0071 (2 DP)</w:t>
      </w:r>
    </w:p>
    <w:p w:rsidR="008B1F4A" w:rsidRPr="00F07854" w:rsidRDefault="008B1F4A" w:rsidP="008B1F4A">
      <w:pPr>
        <w:pStyle w:val="Heading2"/>
      </w:pPr>
      <w:bookmarkStart w:id="41" w:name="_Toc477860944"/>
      <w:r>
        <w:t>Connection at 14:55:09</w:t>
      </w:r>
      <w:bookmarkEnd w:id="41"/>
    </w:p>
    <w:p w:rsidR="008B1F4A" w:rsidRDefault="008B1F4A" w:rsidP="008B1F4A">
      <w:pPr>
        <w:pStyle w:val="Heading3"/>
      </w:pPr>
      <w:bookmarkStart w:id="42" w:name="_Toc477860945"/>
      <w:r>
        <w:t>Opening Handshake</w:t>
      </w:r>
      <w:bookmarkEnd w:id="42"/>
    </w:p>
    <w:p w:rsidR="008B1F4A" w:rsidRPr="004B7966" w:rsidRDefault="008B1F4A" w:rsidP="008B1F4A">
      <w:r>
        <w:rPr>
          <w:noProof/>
          <w:lang w:eastAsia="en-GB"/>
        </w:rPr>
        <w:drawing>
          <wp:inline distT="0" distB="0" distL="0" distR="0" wp14:anchorId="596ADA4E" wp14:editId="7345CDB5">
            <wp:extent cx="5731510" cy="201676"/>
            <wp:effectExtent l="19050" t="0" r="254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9"/>
                    <a:srcRect/>
                    <a:stretch>
                      <a:fillRect/>
                    </a:stretch>
                  </pic:blipFill>
                  <pic:spPr bwMode="auto">
                    <a:xfrm>
                      <a:off x="0" y="0"/>
                      <a:ext cx="5731510" cy="201676"/>
                    </a:xfrm>
                    <a:prstGeom prst="rect">
                      <a:avLst/>
                    </a:prstGeom>
                    <a:noFill/>
                    <a:ln w="9525">
                      <a:noFill/>
                      <a:miter lim="800000"/>
                      <a:headEnd/>
                      <a:tailEnd/>
                    </a:ln>
                  </pic:spPr>
                </pic:pic>
              </a:graphicData>
            </a:graphic>
          </wp:inline>
        </w:drawing>
      </w:r>
    </w:p>
    <w:p w:rsidR="008B1F4A" w:rsidRDefault="008B1F4A" w:rsidP="008B1F4A">
      <w:pPr>
        <w:pStyle w:val="Heading3"/>
      </w:pPr>
      <w:bookmarkStart w:id="43" w:name="_Toc477860946"/>
      <w:r>
        <w:t>Data Connection</w:t>
      </w:r>
      <w:bookmarkEnd w:id="43"/>
    </w:p>
    <w:p w:rsidR="008B1F4A" w:rsidRPr="004B7966" w:rsidRDefault="008B1F4A" w:rsidP="008B1F4A">
      <w:r>
        <w:rPr>
          <w:noProof/>
          <w:lang w:eastAsia="en-GB"/>
        </w:rPr>
        <w:drawing>
          <wp:inline distT="0" distB="0" distL="0" distR="0" wp14:anchorId="57F17DC2" wp14:editId="66724F9E">
            <wp:extent cx="5731510" cy="478073"/>
            <wp:effectExtent l="19050" t="0" r="254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0"/>
                    <a:srcRect/>
                    <a:stretch>
                      <a:fillRect/>
                    </a:stretch>
                  </pic:blipFill>
                  <pic:spPr bwMode="auto">
                    <a:xfrm>
                      <a:off x="0" y="0"/>
                      <a:ext cx="5731510" cy="478073"/>
                    </a:xfrm>
                    <a:prstGeom prst="rect">
                      <a:avLst/>
                    </a:prstGeom>
                    <a:noFill/>
                    <a:ln w="9525">
                      <a:noFill/>
                      <a:miter lim="800000"/>
                      <a:headEnd/>
                      <a:tailEnd/>
                    </a:ln>
                  </pic:spPr>
                </pic:pic>
              </a:graphicData>
            </a:graphic>
          </wp:inline>
        </w:drawing>
      </w:r>
    </w:p>
    <w:p w:rsidR="008B1F4A" w:rsidRDefault="008B1F4A" w:rsidP="008B1F4A">
      <w:pPr>
        <w:pStyle w:val="Heading3"/>
      </w:pPr>
      <w:bookmarkStart w:id="44" w:name="_Toc477860947"/>
      <w:r>
        <w:t>Closing Handshake</w:t>
      </w:r>
      <w:bookmarkEnd w:id="44"/>
    </w:p>
    <w:p w:rsidR="008B1F4A" w:rsidRPr="0012399E" w:rsidRDefault="008B1F4A" w:rsidP="008B1F4A">
      <w:r>
        <w:rPr>
          <w:noProof/>
          <w:lang w:eastAsia="en-GB"/>
        </w:rPr>
        <w:drawing>
          <wp:inline distT="0" distB="0" distL="0" distR="0" wp14:anchorId="4A655FED" wp14:editId="2E1DE6C8">
            <wp:extent cx="5731510" cy="253407"/>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1"/>
                    <a:srcRect/>
                    <a:stretch>
                      <a:fillRect/>
                    </a:stretch>
                  </pic:blipFill>
                  <pic:spPr bwMode="auto">
                    <a:xfrm>
                      <a:off x="0" y="0"/>
                      <a:ext cx="5731510" cy="253407"/>
                    </a:xfrm>
                    <a:prstGeom prst="rect">
                      <a:avLst/>
                    </a:prstGeom>
                    <a:noFill/>
                    <a:ln w="9525">
                      <a:noFill/>
                      <a:miter lim="800000"/>
                      <a:headEnd/>
                      <a:tailEnd/>
                    </a:ln>
                  </pic:spPr>
                </pic:pic>
              </a:graphicData>
            </a:graphic>
          </wp:inline>
        </w:drawing>
      </w:r>
    </w:p>
    <w:p w:rsidR="008B1F4A" w:rsidRDefault="008B1F4A" w:rsidP="008B1F4A">
      <w:pPr>
        <w:pStyle w:val="Heading3"/>
      </w:pPr>
      <w:bookmarkStart w:id="45" w:name="_Toc477860948"/>
      <w:r>
        <w:t>Duration (Last ACK segment – First SYN segment)</w:t>
      </w:r>
      <w:bookmarkEnd w:id="45"/>
    </w:p>
    <w:p w:rsidR="008B1F4A" w:rsidRDefault="008B1F4A" w:rsidP="008B1F4A">
      <w:r>
        <w:t>= 9.791909 – 9.784671</w:t>
      </w:r>
    </w:p>
    <w:p w:rsidR="008B1F4A" w:rsidRDefault="008B1F4A" w:rsidP="008B1F4A">
      <w:r>
        <w:t>= 0.0072 (2 DP)</w:t>
      </w:r>
    </w:p>
    <w:p w:rsidR="008B1F4A" w:rsidRPr="00F07854" w:rsidRDefault="008B1F4A" w:rsidP="008B1F4A">
      <w:pPr>
        <w:pStyle w:val="Heading2"/>
      </w:pPr>
      <w:bookmarkStart w:id="46" w:name="_Toc477860949"/>
      <w:r>
        <w:t>Connection at 14:55:10</w:t>
      </w:r>
      <w:bookmarkEnd w:id="46"/>
    </w:p>
    <w:p w:rsidR="008B1F4A" w:rsidRDefault="008B1F4A" w:rsidP="008B1F4A">
      <w:pPr>
        <w:pStyle w:val="Heading3"/>
      </w:pPr>
      <w:bookmarkStart w:id="47" w:name="_Toc477860950"/>
      <w:r>
        <w:t>Opening Handshake</w:t>
      </w:r>
      <w:bookmarkEnd w:id="47"/>
    </w:p>
    <w:p w:rsidR="008B1F4A" w:rsidRPr="004B7966" w:rsidRDefault="008B1F4A" w:rsidP="008B1F4A">
      <w:r>
        <w:rPr>
          <w:noProof/>
          <w:lang w:eastAsia="en-GB"/>
        </w:rPr>
        <w:drawing>
          <wp:inline distT="0" distB="0" distL="0" distR="0" wp14:anchorId="4C2B5EC6" wp14:editId="36DF9CC9">
            <wp:extent cx="5731510" cy="219097"/>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2"/>
                    <a:srcRect/>
                    <a:stretch>
                      <a:fillRect/>
                    </a:stretch>
                  </pic:blipFill>
                  <pic:spPr bwMode="auto">
                    <a:xfrm>
                      <a:off x="0" y="0"/>
                      <a:ext cx="5731510" cy="219097"/>
                    </a:xfrm>
                    <a:prstGeom prst="rect">
                      <a:avLst/>
                    </a:prstGeom>
                    <a:noFill/>
                    <a:ln w="9525">
                      <a:noFill/>
                      <a:miter lim="800000"/>
                      <a:headEnd/>
                      <a:tailEnd/>
                    </a:ln>
                  </pic:spPr>
                </pic:pic>
              </a:graphicData>
            </a:graphic>
          </wp:inline>
        </w:drawing>
      </w:r>
    </w:p>
    <w:p w:rsidR="008B1F4A" w:rsidRDefault="008B1F4A" w:rsidP="008B1F4A">
      <w:pPr>
        <w:pStyle w:val="Heading3"/>
      </w:pPr>
      <w:bookmarkStart w:id="48" w:name="_Toc477860951"/>
      <w:r>
        <w:t>Data Connection</w:t>
      </w:r>
      <w:bookmarkEnd w:id="48"/>
    </w:p>
    <w:p w:rsidR="008B1F4A" w:rsidRPr="004B7966" w:rsidRDefault="008B1F4A" w:rsidP="008B1F4A">
      <w:r>
        <w:rPr>
          <w:noProof/>
          <w:lang w:eastAsia="en-GB"/>
        </w:rPr>
        <w:drawing>
          <wp:inline distT="0" distB="0" distL="0" distR="0" wp14:anchorId="3B8E901B" wp14:editId="673B216A">
            <wp:extent cx="5731510" cy="626765"/>
            <wp:effectExtent l="19050" t="0" r="254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3"/>
                    <a:srcRect/>
                    <a:stretch>
                      <a:fillRect/>
                    </a:stretch>
                  </pic:blipFill>
                  <pic:spPr bwMode="auto">
                    <a:xfrm>
                      <a:off x="0" y="0"/>
                      <a:ext cx="5731510" cy="626765"/>
                    </a:xfrm>
                    <a:prstGeom prst="rect">
                      <a:avLst/>
                    </a:prstGeom>
                    <a:noFill/>
                    <a:ln w="9525">
                      <a:noFill/>
                      <a:miter lim="800000"/>
                      <a:headEnd/>
                      <a:tailEnd/>
                    </a:ln>
                  </pic:spPr>
                </pic:pic>
              </a:graphicData>
            </a:graphic>
          </wp:inline>
        </w:drawing>
      </w:r>
    </w:p>
    <w:p w:rsidR="008B1F4A" w:rsidRDefault="008B1F4A" w:rsidP="008B1F4A">
      <w:pPr>
        <w:pStyle w:val="Heading3"/>
      </w:pPr>
      <w:bookmarkStart w:id="49" w:name="_Toc477860952"/>
      <w:r>
        <w:t>Closing Handshake</w:t>
      </w:r>
      <w:bookmarkEnd w:id="49"/>
    </w:p>
    <w:p w:rsidR="008B1F4A" w:rsidRPr="0012399E" w:rsidRDefault="008B1F4A" w:rsidP="008B1F4A">
      <w:r>
        <w:rPr>
          <w:noProof/>
          <w:lang w:eastAsia="en-GB"/>
        </w:rPr>
        <w:drawing>
          <wp:inline distT="0" distB="0" distL="0" distR="0" wp14:anchorId="627DD5E5" wp14:editId="10838BBC">
            <wp:extent cx="5731510" cy="254971"/>
            <wp:effectExtent l="19050" t="0" r="254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4"/>
                    <a:srcRect/>
                    <a:stretch>
                      <a:fillRect/>
                    </a:stretch>
                  </pic:blipFill>
                  <pic:spPr bwMode="auto">
                    <a:xfrm>
                      <a:off x="0" y="0"/>
                      <a:ext cx="5731510" cy="254971"/>
                    </a:xfrm>
                    <a:prstGeom prst="rect">
                      <a:avLst/>
                    </a:prstGeom>
                    <a:noFill/>
                    <a:ln w="9525">
                      <a:noFill/>
                      <a:miter lim="800000"/>
                      <a:headEnd/>
                      <a:tailEnd/>
                    </a:ln>
                  </pic:spPr>
                </pic:pic>
              </a:graphicData>
            </a:graphic>
          </wp:inline>
        </w:drawing>
      </w:r>
    </w:p>
    <w:p w:rsidR="008B1F4A" w:rsidRDefault="008B1F4A" w:rsidP="008B1F4A">
      <w:pPr>
        <w:pStyle w:val="Heading3"/>
      </w:pPr>
      <w:bookmarkStart w:id="50" w:name="_Toc477860953"/>
      <w:r>
        <w:t>Duration (Last ACK segment – First SYN segment)</w:t>
      </w:r>
      <w:bookmarkEnd w:id="50"/>
    </w:p>
    <w:p w:rsidR="008B1F4A" w:rsidRDefault="008B1F4A" w:rsidP="008B1F4A">
      <w:r>
        <w:t>= 10.811530 – 10.804577</w:t>
      </w:r>
    </w:p>
    <w:p w:rsidR="008B1F4A" w:rsidRDefault="008B1F4A" w:rsidP="008B1F4A">
      <w:r>
        <w:t>= 0.0070 (2 DP)</w:t>
      </w:r>
    </w:p>
    <w:p w:rsidR="008B1F4A" w:rsidRDefault="008B1F4A" w:rsidP="008B1F4A">
      <w:pPr>
        <w:pStyle w:val="Heading2"/>
      </w:pPr>
      <w:bookmarkStart w:id="51" w:name="_Toc477860954"/>
      <w:proofErr w:type="spellStart"/>
      <w:r w:rsidRPr="00B322AA">
        <w:rPr>
          <w:highlight w:val="red"/>
        </w:rPr>
        <w:lastRenderedPageBreak/>
        <w:t>Tcpdumpfile_cookies_off</w:t>
      </w:r>
      <w:bookmarkEnd w:id="51"/>
      <w:proofErr w:type="spellEnd"/>
    </w:p>
    <w:p w:rsidR="008B1F4A" w:rsidRPr="00F07854" w:rsidRDefault="008B1F4A" w:rsidP="008B1F4A">
      <w:pPr>
        <w:pStyle w:val="Heading2"/>
      </w:pPr>
      <w:bookmarkStart w:id="52" w:name="_Toc477860955"/>
      <w:r>
        <w:t>Connection at 14:48:14</w:t>
      </w:r>
      <w:bookmarkEnd w:id="52"/>
    </w:p>
    <w:p w:rsidR="008B1F4A" w:rsidRDefault="008B1F4A" w:rsidP="008B1F4A">
      <w:pPr>
        <w:pStyle w:val="Heading3"/>
      </w:pPr>
      <w:bookmarkStart w:id="53" w:name="_Toc477860956"/>
      <w:r>
        <w:t>Opening Handshake</w:t>
      </w:r>
      <w:bookmarkEnd w:id="53"/>
    </w:p>
    <w:p w:rsidR="008B1F4A" w:rsidRPr="004B7966" w:rsidRDefault="008B1F4A" w:rsidP="008B1F4A">
      <w:r>
        <w:rPr>
          <w:noProof/>
          <w:lang w:eastAsia="en-GB"/>
        </w:rPr>
        <w:drawing>
          <wp:inline distT="0" distB="0" distL="0" distR="0" wp14:anchorId="21946119" wp14:editId="545DBF97">
            <wp:extent cx="5731510" cy="5964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a:stretch>
                      <a:fillRect/>
                    </a:stretch>
                  </pic:blipFill>
                  <pic:spPr>
                    <a:xfrm>
                      <a:off x="0" y="0"/>
                      <a:ext cx="5731510" cy="596420"/>
                    </a:xfrm>
                    <a:prstGeom prst="rect">
                      <a:avLst/>
                    </a:prstGeom>
                  </pic:spPr>
                </pic:pic>
              </a:graphicData>
            </a:graphic>
          </wp:inline>
        </w:drawing>
      </w:r>
    </w:p>
    <w:p w:rsidR="008B1F4A" w:rsidRDefault="008B1F4A" w:rsidP="008B1F4A">
      <w:pPr>
        <w:pStyle w:val="Heading3"/>
      </w:pPr>
      <w:bookmarkStart w:id="54" w:name="_Toc477860957"/>
      <w:r>
        <w:t>Data Connection</w:t>
      </w:r>
      <w:bookmarkEnd w:id="54"/>
    </w:p>
    <w:p w:rsidR="008B1F4A" w:rsidRPr="004B7966" w:rsidRDefault="008B1F4A" w:rsidP="008B1F4A">
      <w:r>
        <w:rPr>
          <w:noProof/>
          <w:lang w:eastAsia="en-GB"/>
        </w:rPr>
        <w:drawing>
          <wp:inline distT="0" distB="0" distL="0" distR="0" wp14:anchorId="2B8BF6F2" wp14:editId="338D7BC1">
            <wp:extent cx="5731510" cy="62030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5731510" cy="620301"/>
                    </a:xfrm>
                    <a:prstGeom prst="rect">
                      <a:avLst/>
                    </a:prstGeom>
                  </pic:spPr>
                </pic:pic>
              </a:graphicData>
            </a:graphic>
          </wp:inline>
        </w:drawing>
      </w:r>
    </w:p>
    <w:p w:rsidR="008B1F4A" w:rsidRDefault="008B1F4A" w:rsidP="008B1F4A">
      <w:pPr>
        <w:pStyle w:val="Heading3"/>
      </w:pPr>
      <w:bookmarkStart w:id="55" w:name="_Toc477860958"/>
      <w:r>
        <w:t>Closing Handshake</w:t>
      </w:r>
      <w:bookmarkEnd w:id="55"/>
    </w:p>
    <w:p w:rsidR="008B1F4A" w:rsidRPr="0012399E" w:rsidRDefault="008B1F4A" w:rsidP="008B1F4A">
      <w:r>
        <w:rPr>
          <w:noProof/>
          <w:lang w:eastAsia="en-GB"/>
        </w:rPr>
        <w:drawing>
          <wp:inline distT="0" distB="0" distL="0" distR="0" wp14:anchorId="55D16CC9" wp14:editId="5E473468">
            <wp:extent cx="5731510" cy="2351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5731510" cy="235139"/>
                    </a:xfrm>
                    <a:prstGeom prst="rect">
                      <a:avLst/>
                    </a:prstGeom>
                  </pic:spPr>
                </pic:pic>
              </a:graphicData>
            </a:graphic>
          </wp:inline>
        </w:drawing>
      </w:r>
    </w:p>
    <w:p w:rsidR="008B1F4A" w:rsidRDefault="008B1F4A" w:rsidP="008B1F4A">
      <w:pPr>
        <w:pStyle w:val="Heading3"/>
      </w:pPr>
      <w:bookmarkStart w:id="56" w:name="_Toc477860959"/>
      <w:r>
        <w:t>Duration (Last ACK segment – First SYN segment, discounting initial establishment timestamps)</w:t>
      </w:r>
      <w:bookmarkEnd w:id="56"/>
    </w:p>
    <w:p w:rsidR="008B1F4A" w:rsidRDefault="008B1F4A" w:rsidP="008B1F4A">
      <w:r>
        <w:t>= 14.478489 –14.471096</w:t>
      </w:r>
    </w:p>
    <w:p w:rsidR="008B1F4A" w:rsidRDefault="008B1F4A" w:rsidP="008B1F4A">
      <w:r>
        <w:t>= 0.0074 (2 DP)</w:t>
      </w:r>
    </w:p>
    <w:p w:rsidR="008B1F4A" w:rsidRPr="00F07854" w:rsidRDefault="008B1F4A" w:rsidP="008B1F4A">
      <w:pPr>
        <w:pStyle w:val="Heading2"/>
      </w:pPr>
      <w:bookmarkStart w:id="57" w:name="_Toc477860960"/>
      <w:r>
        <w:t>Connection at 14:48:15</w:t>
      </w:r>
      <w:bookmarkEnd w:id="57"/>
    </w:p>
    <w:p w:rsidR="008B1F4A" w:rsidRDefault="008B1F4A" w:rsidP="008B1F4A">
      <w:pPr>
        <w:pStyle w:val="Heading3"/>
      </w:pPr>
      <w:bookmarkStart w:id="58" w:name="_Toc477860961"/>
      <w:r>
        <w:t>Opening Handshake</w:t>
      </w:r>
      <w:bookmarkEnd w:id="58"/>
    </w:p>
    <w:p w:rsidR="008B1F4A" w:rsidRPr="004B7966" w:rsidRDefault="008B1F4A" w:rsidP="008B1F4A">
      <w:r>
        <w:rPr>
          <w:noProof/>
          <w:lang w:eastAsia="en-GB"/>
        </w:rPr>
        <w:drawing>
          <wp:inline distT="0" distB="0" distL="0" distR="0" wp14:anchorId="6CB26E5E" wp14:editId="1440FE44">
            <wp:extent cx="5731510" cy="196547"/>
            <wp:effectExtent l="19050" t="0" r="254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8"/>
                    <a:srcRect/>
                    <a:stretch>
                      <a:fillRect/>
                    </a:stretch>
                  </pic:blipFill>
                  <pic:spPr bwMode="auto">
                    <a:xfrm>
                      <a:off x="0" y="0"/>
                      <a:ext cx="5731510" cy="196547"/>
                    </a:xfrm>
                    <a:prstGeom prst="rect">
                      <a:avLst/>
                    </a:prstGeom>
                    <a:noFill/>
                    <a:ln w="9525">
                      <a:noFill/>
                      <a:miter lim="800000"/>
                      <a:headEnd/>
                      <a:tailEnd/>
                    </a:ln>
                  </pic:spPr>
                </pic:pic>
              </a:graphicData>
            </a:graphic>
          </wp:inline>
        </w:drawing>
      </w:r>
    </w:p>
    <w:p w:rsidR="008B1F4A" w:rsidRDefault="008B1F4A" w:rsidP="008B1F4A">
      <w:pPr>
        <w:pStyle w:val="Heading3"/>
      </w:pPr>
      <w:bookmarkStart w:id="59" w:name="_Toc477860962"/>
      <w:r>
        <w:t>Data Connection</w:t>
      </w:r>
      <w:bookmarkEnd w:id="59"/>
    </w:p>
    <w:p w:rsidR="008B1F4A" w:rsidRPr="004B7966" w:rsidRDefault="008B1F4A" w:rsidP="008B1F4A">
      <w:r>
        <w:rPr>
          <w:noProof/>
          <w:lang w:eastAsia="en-GB"/>
        </w:rPr>
        <w:drawing>
          <wp:inline distT="0" distB="0" distL="0" distR="0" wp14:anchorId="1C6742C2" wp14:editId="4078CDF7">
            <wp:extent cx="5731510" cy="622963"/>
            <wp:effectExtent l="19050" t="0" r="254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9"/>
                    <a:srcRect/>
                    <a:stretch>
                      <a:fillRect/>
                    </a:stretch>
                  </pic:blipFill>
                  <pic:spPr bwMode="auto">
                    <a:xfrm>
                      <a:off x="0" y="0"/>
                      <a:ext cx="5731510" cy="622963"/>
                    </a:xfrm>
                    <a:prstGeom prst="rect">
                      <a:avLst/>
                    </a:prstGeom>
                    <a:noFill/>
                    <a:ln w="9525">
                      <a:noFill/>
                      <a:miter lim="800000"/>
                      <a:headEnd/>
                      <a:tailEnd/>
                    </a:ln>
                  </pic:spPr>
                </pic:pic>
              </a:graphicData>
            </a:graphic>
          </wp:inline>
        </w:drawing>
      </w:r>
    </w:p>
    <w:p w:rsidR="008B1F4A" w:rsidRDefault="008B1F4A" w:rsidP="008B1F4A">
      <w:pPr>
        <w:pStyle w:val="Heading3"/>
      </w:pPr>
      <w:bookmarkStart w:id="60" w:name="_Toc477860963"/>
      <w:r>
        <w:t>Closing Handshake</w:t>
      </w:r>
      <w:bookmarkEnd w:id="60"/>
    </w:p>
    <w:p w:rsidR="008B1F4A" w:rsidRPr="0012399E" w:rsidRDefault="008B1F4A" w:rsidP="008B1F4A">
      <w:r>
        <w:rPr>
          <w:noProof/>
          <w:lang w:eastAsia="en-GB"/>
        </w:rPr>
        <w:drawing>
          <wp:inline distT="0" distB="0" distL="0" distR="0" wp14:anchorId="75824D20" wp14:editId="22D5C102">
            <wp:extent cx="5731510" cy="255164"/>
            <wp:effectExtent l="19050" t="0" r="2540"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0"/>
                    <a:srcRect/>
                    <a:stretch>
                      <a:fillRect/>
                    </a:stretch>
                  </pic:blipFill>
                  <pic:spPr bwMode="auto">
                    <a:xfrm>
                      <a:off x="0" y="0"/>
                      <a:ext cx="5731510" cy="255164"/>
                    </a:xfrm>
                    <a:prstGeom prst="rect">
                      <a:avLst/>
                    </a:prstGeom>
                    <a:noFill/>
                    <a:ln w="9525">
                      <a:noFill/>
                      <a:miter lim="800000"/>
                      <a:headEnd/>
                      <a:tailEnd/>
                    </a:ln>
                  </pic:spPr>
                </pic:pic>
              </a:graphicData>
            </a:graphic>
          </wp:inline>
        </w:drawing>
      </w:r>
    </w:p>
    <w:p w:rsidR="008B1F4A" w:rsidRDefault="008B1F4A" w:rsidP="008B1F4A">
      <w:pPr>
        <w:pStyle w:val="Heading3"/>
      </w:pPr>
      <w:bookmarkStart w:id="61" w:name="_Toc477860964"/>
      <w:r>
        <w:t>Duration (Last ACK segment – First SYN segment, discounting initial establishment timestamps)</w:t>
      </w:r>
      <w:bookmarkEnd w:id="61"/>
    </w:p>
    <w:p w:rsidR="008B1F4A" w:rsidRDefault="008B1F4A" w:rsidP="008B1F4A">
      <w:r>
        <w:t>= 15.496718 – 15.489728</w:t>
      </w:r>
    </w:p>
    <w:p w:rsidR="008B1F4A" w:rsidRDefault="008B1F4A" w:rsidP="008B1F4A">
      <w:r>
        <w:t>= 0.0070 (2 DP)</w:t>
      </w:r>
    </w:p>
    <w:p w:rsidR="008B1F4A" w:rsidRPr="00F07854" w:rsidRDefault="008B1F4A" w:rsidP="008B1F4A">
      <w:pPr>
        <w:pStyle w:val="Heading2"/>
      </w:pPr>
      <w:bookmarkStart w:id="62" w:name="_Toc477860965"/>
      <w:r>
        <w:t>Connection at 14:48:16</w:t>
      </w:r>
      <w:bookmarkEnd w:id="62"/>
    </w:p>
    <w:p w:rsidR="008B1F4A" w:rsidRDefault="008B1F4A" w:rsidP="008B1F4A">
      <w:pPr>
        <w:pStyle w:val="Heading3"/>
      </w:pPr>
      <w:bookmarkStart w:id="63" w:name="_Toc477860966"/>
      <w:r>
        <w:t>Opening Handshake</w:t>
      </w:r>
      <w:bookmarkEnd w:id="63"/>
    </w:p>
    <w:p w:rsidR="008B1F4A" w:rsidRPr="004B7966" w:rsidRDefault="008B1F4A" w:rsidP="008B1F4A">
      <w:r>
        <w:rPr>
          <w:noProof/>
          <w:lang w:eastAsia="en-GB"/>
        </w:rPr>
        <w:drawing>
          <wp:inline distT="0" distB="0" distL="0" distR="0" wp14:anchorId="7D5A3148" wp14:editId="082182E8">
            <wp:extent cx="5731510" cy="220674"/>
            <wp:effectExtent l="19050" t="0" r="2540" b="0"/>
            <wp:docPr id="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1"/>
                    <a:srcRect/>
                    <a:stretch>
                      <a:fillRect/>
                    </a:stretch>
                  </pic:blipFill>
                  <pic:spPr bwMode="auto">
                    <a:xfrm>
                      <a:off x="0" y="0"/>
                      <a:ext cx="5731510" cy="220674"/>
                    </a:xfrm>
                    <a:prstGeom prst="rect">
                      <a:avLst/>
                    </a:prstGeom>
                    <a:noFill/>
                    <a:ln w="9525">
                      <a:noFill/>
                      <a:miter lim="800000"/>
                      <a:headEnd/>
                      <a:tailEnd/>
                    </a:ln>
                  </pic:spPr>
                </pic:pic>
              </a:graphicData>
            </a:graphic>
          </wp:inline>
        </w:drawing>
      </w:r>
    </w:p>
    <w:p w:rsidR="008B1F4A" w:rsidRDefault="008B1F4A" w:rsidP="008B1F4A">
      <w:pPr>
        <w:pStyle w:val="Heading3"/>
      </w:pPr>
      <w:bookmarkStart w:id="64" w:name="_Toc477860967"/>
      <w:r>
        <w:lastRenderedPageBreak/>
        <w:t>Data Connection</w:t>
      </w:r>
      <w:bookmarkEnd w:id="64"/>
    </w:p>
    <w:p w:rsidR="008B1F4A" w:rsidRPr="004B7966" w:rsidRDefault="008B1F4A" w:rsidP="008B1F4A">
      <w:r>
        <w:rPr>
          <w:noProof/>
          <w:lang w:eastAsia="en-GB"/>
        </w:rPr>
        <w:drawing>
          <wp:inline distT="0" distB="0" distL="0" distR="0" wp14:anchorId="08A7B967" wp14:editId="258063F6">
            <wp:extent cx="5731510" cy="638519"/>
            <wp:effectExtent l="19050" t="0" r="254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srcRect/>
                    <a:stretch>
                      <a:fillRect/>
                    </a:stretch>
                  </pic:blipFill>
                  <pic:spPr bwMode="auto">
                    <a:xfrm>
                      <a:off x="0" y="0"/>
                      <a:ext cx="5731510" cy="638519"/>
                    </a:xfrm>
                    <a:prstGeom prst="rect">
                      <a:avLst/>
                    </a:prstGeom>
                    <a:noFill/>
                    <a:ln w="9525">
                      <a:noFill/>
                      <a:miter lim="800000"/>
                      <a:headEnd/>
                      <a:tailEnd/>
                    </a:ln>
                  </pic:spPr>
                </pic:pic>
              </a:graphicData>
            </a:graphic>
          </wp:inline>
        </w:drawing>
      </w:r>
    </w:p>
    <w:p w:rsidR="008B1F4A" w:rsidRDefault="008B1F4A" w:rsidP="008B1F4A">
      <w:pPr>
        <w:pStyle w:val="Heading3"/>
      </w:pPr>
      <w:bookmarkStart w:id="65" w:name="_Toc477860968"/>
      <w:r>
        <w:t>Closing Handshake</w:t>
      </w:r>
      <w:bookmarkEnd w:id="65"/>
    </w:p>
    <w:p w:rsidR="008B1F4A" w:rsidRPr="0012399E" w:rsidRDefault="008B1F4A" w:rsidP="008B1F4A">
      <w:r>
        <w:rPr>
          <w:noProof/>
          <w:lang w:eastAsia="en-GB"/>
        </w:rPr>
        <w:drawing>
          <wp:inline distT="0" distB="0" distL="0" distR="0" wp14:anchorId="4987890B" wp14:editId="6FA13912">
            <wp:extent cx="5731510" cy="265317"/>
            <wp:effectExtent l="19050" t="0" r="2540" b="0"/>
            <wp:docPr id="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3"/>
                    <a:srcRect/>
                    <a:stretch>
                      <a:fillRect/>
                    </a:stretch>
                  </pic:blipFill>
                  <pic:spPr bwMode="auto">
                    <a:xfrm>
                      <a:off x="0" y="0"/>
                      <a:ext cx="5731510" cy="265317"/>
                    </a:xfrm>
                    <a:prstGeom prst="rect">
                      <a:avLst/>
                    </a:prstGeom>
                    <a:noFill/>
                    <a:ln w="9525">
                      <a:noFill/>
                      <a:miter lim="800000"/>
                      <a:headEnd/>
                      <a:tailEnd/>
                    </a:ln>
                  </pic:spPr>
                </pic:pic>
              </a:graphicData>
            </a:graphic>
          </wp:inline>
        </w:drawing>
      </w:r>
    </w:p>
    <w:p w:rsidR="008B1F4A" w:rsidRDefault="008B1F4A" w:rsidP="008B1F4A">
      <w:pPr>
        <w:pStyle w:val="Heading3"/>
      </w:pPr>
      <w:bookmarkStart w:id="66" w:name="_Toc477860969"/>
      <w:r>
        <w:t>Duration (Last ACK segment – First SYN segment, discounting initial establishment timestamps)</w:t>
      </w:r>
      <w:bookmarkEnd w:id="66"/>
    </w:p>
    <w:p w:rsidR="008B1F4A" w:rsidRDefault="008B1F4A" w:rsidP="008B1F4A">
      <w:r>
        <w:t>= 16.514788 – 16.507905</w:t>
      </w:r>
    </w:p>
    <w:p w:rsidR="008B1F4A" w:rsidRDefault="008B1F4A" w:rsidP="008B1F4A">
      <w:r>
        <w:t>= 0.0069 (2 DP)</w:t>
      </w:r>
    </w:p>
    <w:p w:rsidR="008B1F4A" w:rsidRPr="00F07854" w:rsidRDefault="008B1F4A" w:rsidP="008B1F4A">
      <w:pPr>
        <w:pStyle w:val="Heading2"/>
      </w:pPr>
      <w:bookmarkStart w:id="67" w:name="_Toc477860970"/>
      <w:r>
        <w:t>Connection at 14:48:17</w:t>
      </w:r>
      <w:bookmarkEnd w:id="67"/>
    </w:p>
    <w:p w:rsidR="008B1F4A" w:rsidRDefault="008B1F4A" w:rsidP="008B1F4A">
      <w:pPr>
        <w:pStyle w:val="Heading3"/>
      </w:pPr>
      <w:bookmarkStart w:id="68" w:name="_Toc477860971"/>
      <w:r>
        <w:t>Opening Handshake</w:t>
      </w:r>
      <w:bookmarkEnd w:id="68"/>
    </w:p>
    <w:p w:rsidR="008B1F4A" w:rsidRPr="004B7966" w:rsidRDefault="008B1F4A" w:rsidP="008B1F4A">
      <w:r>
        <w:rPr>
          <w:noProof/>
          <w:lang w:eastAsia="en-GB"/>
        </w:rPr>
        <w:drawing>
          <wp:inline distT="0" distB="0" distL="0" distR="0" wp14:anchorId="17174BB9" wp14:editId="73C0A623">
            <wp:extent cx="5731510" cy="211130"/>
            <wp:effectExtent l="19050" t="0" r="254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4"/>
                    <a:srcRect/>
                    <a:stretch>
                      <a:fillRect/>
                    </a:stretch>
                  </pic:blipFill>
                  <pic:spPr bwMode="auto">
                    <a:xfrm>
                      <a:off x="0" y="0"/>
                      <a:ext cx="5731510" cy="211130"/>
                    </a:xfrm>
                    <a:prstGeom prst="rect">
                      <a:avLst/>
                    </a:prstGeom>
                    <a:noFill/>
                    <a:ln w="9525">
                      <a:noFill/>
                      <a:miter lim="800000"/>
                      <a:headEnd/>
                      <a:tailEnd/>
                    </a:ln>
                  </pic:spPr>
                </pic:pic>
              </a:graphicData>
            </a:graphic>
          </wp:inline>
        </w:drawing>
      </w:r>
    </w:p>
    <w:p w:rsidR="008B1F4A" w:rsidRDefault="008B1F4A" w:rsidP="008B1F4A">
      <w:pPr>
        <w:pStyle w:val="Heading3"/>
      </w:pPr>
      <w:bookmarkStart w:id="69" w:name="_Toc477860972"/>
      <w:r>
        <w:t>Data Connection</w:t>
      </w:r>
      <w:bookmarkEnd w:id="69"/>
    </w:p>
    <w:p w:rsidR="008B1F4A" w:rsidRPr="004B7966" w:rsidRDefault="008B1F4A" w:rsidP="008B1F4A">
      <w:r>
        <w:rPr>
          <w:noProof/>
          <w:lang w:eastAsia="en-GB"/>
        </w:rPr>
        <w:drawing>
          <wp:inline distT="0" distB="0" distL="0" distR="0" wp14:anchorId="40B273D1" wp14:editId="1911F05F">
            <wp:extent cx="5731510" cy="622054"/>
            <wp:effectExtent l="19050" t="0" r="254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5"/>
                    <a:srcRect/>
                    <a:stretch>
                      <a:fillRect/>
                    </a:stretch>
                  </pic:blipFill>
                  <pic:spPr bwMode="auto">
                    <a:xfrm>
                      <a:off x="0" y="0"/>
                      <a:ext cx="5731510" cy="622054"/>
                    </a:xfrm>
                    <a:prstGeom prst="rect">
                      <a:avLst/>
                    </a:prstGeom>
                    <a:noFill/>
                    <a:ln w="9525">
                      <a:noFill/>
                      <a:miter lim="800000"/>
                      <a:headEnd/>
                      <a:tailEnd/>
                    </a:ln>
                  </pic:spPr>
                </pic:pic>
              </a:graphicData>
            </a:graphic>
          </wp:inline>
        </w:drawing>
      </w:r>
    </w:p>
    <w:p w:rsidR="008B1F4A" w:rsidRDefault="008B1F4A" w:rsidP="008B1F4A">
      <w:pPr>
        <w:pStyle w:val="Heading3"/>
      </w:pPr>
      <w:bookmarkStart w:id="70" w:name="_Toc477860973"/>
      <w:r>
        <w:t>Closing Handshake</w:t>
      </w:r>
      <w:bookmarkEnd w:id="70"/>
    </w:p>
    <w:p w:rsidR="008B1F4A" w:rsidRPr="0012399E" w:rsidRDefault="008B1F4A" w:rsidP="008B1F4A">
      <w:r>
        <w:rPr>
          <w:noProof/>
          <w:lang w:eastAsia="en-GB"/>
        </w:rPr>
        <w:drawing>
          <wp:inline distT="0" distB="0" distL="0" distR="0" wp14:anchorId="603F1F03" wp14:editId="7095A043">
            <wp:extent cx="5731510" cy="270348"/>
            <wp:effectExtent l="19050" t="0" r="254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6"/>
                    <a:srcRect/>
                    <a:stretch>
                      <a:fillRect/>
                    </a:stretch>
                  </pic:blipFill>
                  <pic:spPr bwMode="auto">
                    <a:xfrm>
                      <a:off x="0" y="0"/>
                      <a:ext cx="5731510" cy="270348"/>
                    </a:xfrm>
                    <a:prstGeom prst="rect">
                      <a:avLst/>
                    </a:prstGeom>
                    <a:noFill/>
                    <a:ln w="9525">
                      <a:noFill/>
                      <a:miter lim="800000"/>
                      <a:headEnd/>
                      <a:tailEnd/>
                    </a:ln>
                  </pic:spPr>
                </pic:pic>
              </a:graphicData>
            </a:graphic>
          </wp:inline>
        </w:drawing>
      </w:r>
    </w:p>
    <w:p w:rsidR="008B1F4A" w:rsidRDefault="008B1F4A" w:rsidP="008B1F4A">
      <w:pPr>
        <w:pStyle w:val="Heading3"/>
      </w:pPr>
      <w:bookmarkStart w:id="71" w:name="_Toc477860974"/>
      <w:r>
        <w:t>Duration (Last ACK segment – First SYN segment, discounting initial establishment timestamps)</w:t>
      </w:r>
      <w:bookmarkEnd w:id="71"/>
    </w:p>
    <w:p w:rsidR="008B1F4A" w:rsidRDefault="008B1F4A" w:rsidP="008B1F4A">
      <w:r>
        <w:t>= 17.533808 – 17.526880</w:t>
      </w:r>
    </w:p>
    <w:p w:rsidR="008B1F4A" w:rsidRDefault="008B1F4A" w:rsidP="008B1F4A">
      <w:r>
        <w:t>= .0070 (2 DP)</w:t>
      </w:r>
    </w:p>
    <w:p w:rsidR="008B1F4A" w:rsidRPr="00F07854" w:rsidRDefault="008B1F4A" w:rsidP="008B1F4A">
      <w:pPr>
        <w:pStyle w:val="Heading2"/>
      </w:pPr>
      <w:bookmarkStart w:id="72" w:name="_Toc477860975"/>
      <w:r>
        <w:t>Connection at 14:48:18</w:t>
      </w:r>
      <w:bookmarkEnd w:id="72"/>
    </w:p>
    <w:p w:rsidR="008B1F4A" w:rsidRDefault="008B1F4A" w:rsidP="008B1F4A">
      <w:pPr>
        <w:pStyle w:val="Heading3"/>
      </w:pPr>
      <w:bookmarkStart w:id="73" w:name="_Toc477860976"/>
      <w:r>
        <w:t>Opening Handshake</w:t>
      </w:r>
      <w:bookmarkEnd w:id="73"/>
    </w:p>
    <w:p w:rsidR="008B1F4A" w:rsidRPr="004B7966" w:rsidRDefault="008B1F4A" w:rsidP="008B1F4A">
      <w:r>
        <w:rPr>
          <w:noProof/>
          <w:lang w:eastAsia="en-GB"/>
        </w:rPr>
        <w:drawing>
          <wp:inline distT="0" distB="0" distL="0" distR="0" wp14:anchorId="373212F1" wp14:editId="170D70E9">
            <wp:extent cx="5731510" cy="210703"/>
            <wp:effectExtent l="19050" t="0" r="254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7"/>
                    <a:srcRect/>
                    <a:stretch>
                      <a:fillRect/>
                    </a:stretch>
                  </pic:blipFill>
                  <pic:spPr bwMode="auto">
                    <a:xfrm>
                      <a:off x="0" y="0"/>
                      <a:ext cx="5731510" cy="210703"/>
                    </a:xfrm>
                    <a:prstGeom prst="rect">
                      <a:avLst/>
                    </a:prstGeom>
                    <a:noFill/>
                    <a:ln w="9525">
                      <a:noFill/>
                      <a:miter lim="800000"/>
                      <a:headEnd/>
                      <a:tailEnd/>
                    </a:ln>
                  </pic:spPr>
                </pic:pic>
              </a:graphicData>
            </a:graphic>
          </wp:inline>
        </w:drawing>
      </w:r>
    </w:p>
    <w:p w:rsidR="008B1F4A" w:rsidRDefault="008B1F4A" w:rsidP="008B1F4A">
      <w:pPr>
        <w:pStyle w:val="Heading3"/>
      </w:pPr>
      <w:bookmarkStart w:id="74" w:name="_Toc477860977"/>
      <w:r>
        <w:t>Data Connection</w:t>
      </w:r>
      <w:bookmarkEnd w:id="74"/>
    </w:p>
    <w:p w:rsidR="008B1F4A" w:rsidRPr="004B7966" w:rsidRDefault="008B1F4A" w:rsidP="008B1F4A">
      <w:r>
        <w:rPr>
          <w:noProof/>
          <w:lang w:eastAsia="en-GB"/>
        </w:rPr>
        <w:drawing>
          <wp:inline distT="0" distB="0" distL="0" distR="0" wp14:anchorId="79B14773" wp14:editId="210EF872">
            <wp:extent cx="5731510" cy="606940"/>
            <wp:effectExtent l="19050" t="0" r="2540" b="0"/>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8"/>
                    <a:srcRect/>
                    <a:stretch>
                      <a:fillRect/>
                    </a:stretch>
                  </pic:blipFill>
                  <pic:spPr bwMode="auto">
                    <a:xfrm>
                      <a:off x="0" y="0"/>
                      <a:ext cx="5731510" cy="606940"/>
                    </a:xfrm>
                    <a:prstGeom prst="rect">
                      <a:avLst/>
                    </a:prstGeom>
                    <a:noFill/>
                    <a:ln w="9525">
                      <a:noFill/>
                      <a:miter lim="800000"/>
                      <a:headEnd/>
                      <a:tailEnd/>
                    </a:ln>
                  </pic:spPr>
                </pic:pic>
              </a:graphicData>
            </a:graphic>
          </wp:inline>
        </w:drawing>
      </w:r>
    </w:p>
    <w:p w:rsidR="008B1F4A" w:rsidRDefault="008B1F4A" w:rsidP="008B1F4A">
      <w:pPr>
        <w:pStyle w:val="Heading3"/>
      </w:pPr>
      <w:bookmarkStart w:id="75" w:name="_Toc477860978"/>
      <w:r>
        <w:t>Closing Handshake</w:t>
      </w:r>
      <w:bookmarkEnd w:id="75"/>
    </w:p>
    <w:p w:rsidR="008B1F4A" w:rsidRPr="0012399E" w:rsidRDefault="008B1F4A" w:rsidP="008B1F4A">
      <w:r>
        <w:rPr>
          <w:noProof/>
          <w:lang w:eastAsia="en-GB"/>
        </w:rPr>
        <w:drawing>
          <wp:inline distT="0" distB="0" distL="0" distR="0" wp14:anchorId="565DF605" wp14:editId="6DB3F807">
            <wp:extent cx="5731510" cy="251747"/>
            <wp:effectExtent l="19050" t="0" r="2540"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99"/>
                    <a:srcRect/>
                    <a:stretch>
                      <a:fillRect/>
                    </a:stretch>
                  </pic:blipFill>
                  <pic:spPr bwMode="auto">
                    <a:xfrm>
                      <a:off x="0" y="0"/>
                      <a:ext cx="5731510" cy="251747"/>
                    </a:xfrm>
                    <a:prstGeom prst="rect">
                      <a:avLst/>
                    </a:prstGeom>
                    <a:noFill/>
                    <a:ln w="9525">
                      <a:noFill/>
                      <a:miter lim="800000"/>
                      <a:headEnd/>
                      <a:tailEnd/>
                    </a:ln>
                  </pic:spPr>
                </pic:pic>
              </a:graphicData>
            </a:graphic>
          </wp:inline>
        </w:drawing>
      </w:r>
    </w:p>
    <w:p w:rsidR="008B1F4A" w:rsidRDefault="008B1F4A" w:rsidP="008B1F4A">
      <w:pPr>
        <w:pStyle w:val="Heading3"/>
      </w:pPr>
      <w:bookmarkStart w:id="76" w:name="_Toc477860979"/>
      <w:r>
        <w:lastRenderedPageBreak/>
        <w:t>Duration (Last ACK segment – First SYN segment, discounting initial establishment timestamps)</w:t>
      </w:r>
      <w:bookmarkEnd w:id="76"/>
    </w:p>
    <w:p w:rsidR="008B1F4A" w:rsidRDefault="008B1F4A" w:rsidP="008B1F4A">
      <w:r>
        <w:t>= 18.552743 – 18.545914</w:t>
      </w:r>
    </w:p>
    <w:p w:rsidR="008B1F4A" w:rsidRDefault="008B1F4A" w:rsidP="008B1F4A">
      <w:proofErr w:type="gramStart"/>
      <w:r>
        <w:t>=  .</w:t>
      </w:r>
      <w:proofErr w:type="gramEnd"/>
      <w:r>
        <w:t>0068 (2 DP)</w:t>
      </w:r>
    </w:p>
    <w:p w:rsidR="006742E0" w:rsidRDefault="006742E0" w:rsidP="008067A1">
      <w:pPr>
        <w:pStyle w:val="Subtitle"/>
      </w:pPr>
      <w:r>
        <w:t>Experiment 2</w:t>
      </w:r>
    </w:p>
    <w:p w:rsidR="008B1F4A" w:rsidRDefault="006742E0" w:rsidP="008B1F4A">
      <w:r>
        <w:t xml:space="preserve">No data as such was acquired for this </w:t>
      </w:r>
      <w:r w:rsidR="008067A1">
        <w:t>experiment;</w:t>
      </w:r>
      <w:r>
        <w:t xml:space="preserve"> it was more of a Proof </w:t>
      </w:r>
      <w:proofErr w:type="gramStart"/>
      <w:r>
        <w:t>Of</w:t>
      </w:r>
      <w:proofErr w:type="gramEnd"/>
      <w:r>
        <w:t xml:space="preserve"> Concept exercise.</w:t>
      </w:r>
    </w:p>
    <w:p w:rsidR="006742E0" w:rsidRDefault="006742E0" w:rsidP="008067A1">
      <w:pPr>
        <w:pStyle w:val="Subtitle"/>
      </w:pPr>
      <w:r>
        <w:t>Experiment 3</w:t>
      </w:r>
    </w:p>
    <w:p w:rsidR="006742E0" w:rsidRPr="008B1F4A" w:rsidRDefault="008067A1" w:rsidP="008B1F4A">
      <w:r>
        <w:t>The raw data is discussed in-line with the Experimental Method.</w:t>
      </w:r>
    </w:p>
    <w:sectPr w:rsidR="006742E0" w:rsidRPr="008B1F4A" w:rsidSect="00E55183">
      <w:headerReference w:type="default" r:id="rId100"/>
      <w:footerReference w:type="default" r:id="rId101"/>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C4685" w:rsidRDefault="004C4685" w:rsidP="00B25BE1">
      <w:pPr>
        <w:spacing w:after="0" w:line="240" w:lineRule="auto"/>
      </w:pPr>
      <w:r>
        <w:separator/>
      </w:r>
    </w:p>
  </w:endnote>
  <w:endnote w:type="continuationSeparator" w:id="0">
    <w:p w:rsidR="004C4685" w:rsidRDefault="004C4685" w:rsidP="00B25B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685" w:rsidRDefault="004C4685" w:rsidP="00B25BE1">
    <w:pPr>
      <w:pStyle w:val="Footer"/>
    </w:pPr>
    <w:r>
      <w:fldChar w:fldCharType="begin"/>
    </w:r>
    <w:r>
      <w:instrText xml:space="preserve"> DATE \@ "dd/MM/yyyy" </w:instrText>
    </w:r>
    <w:r>
      <w:fldChar w:fldCharType="separate"/>
    </w:r>
    <w:r>
      <w:rPr>
        <w:noProof/>
      </w:rPr>
      <w:t>21/03/2017</w:t>
    </w:r>
    <w:r>
      <w:rPr>
        <w:noProof/>
      </w:rPr>
      <w:fldChar w:fldCharType="end"/>
    </w:r>
    <w:r>
      <w:tab/>
    </w:r>
    <w:r>
      <w:rPr>
        <w:lang w:val="en-AU"/>
      </w:rPr>
      <w:t xml:space="preserve">Daniel </w:t>
    </w:r>
    <w:proofErr w:type="spellStart"/>
    <w:r>
      <w:rPr>
        <w:lang w:val="en-AU"/>
      </w:rPr>
      <w:t>Carnovale</w:t>
    </w:r>
    <w:proofErr w:type="spellEnd"/>
  </w:p>
  <w:sdt>
    <w:sdtPr>
      <w:id w:val="1172525793"/>
      <w:docPartObj>
        <w:docPartGallery w:val="Page Numbers (Bottom of Page)"/>
        <w:docPartUnique/>
      </w:docPartObj>
    </w:sdtPr>
    <w:sdtContent>
      <w:p w:rsidR="004C4685" w:rsidRPr="00B25BE1" w:rsidRDefault="004C4685" w:rsidP="00B25BE1">
        <w:pPr>
          <w:pStyle w:val="Footer"/>
        </w:pPr>
        <w:r>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5284.1pt;margin-top:0;width:167.4pt;height:161.8pt;z-index:251660288;mso-position-horizontal:right;mso-position-horizontal-relative:page;mso-position-vertical:bottom;mso-position-vertical-relative:page" adj="21600" fillcolor="#d2eaf1 [824]" stroked="f">
              <v:textbox style="mso-next-textbox:#_x0000_s2050">
                <w:txbxContent>
                  <w:p w:rsidR="004C4685" w:rsidRDefault="004C4685">
                    <w:pPr>
                      <w:jc w:val="center"/>
                      <w:rPr>
                        <w:szCs w:val="72"/>
                      </w:rPr>
                    </w:pPr>
                    <w:r>
                      <w:fldChar w:fldCharType="begin"/>
                    </w:r>
                    <w:r>
                      <w:instrText xml:space="preserve"> PAGE    \* MERGEFORMAT </w:instrText>
                    </w:r>
                    <w:r>
                      <w:fldChar w:fldCharType="separate"/>
                    </w:r>
                    <w:r w:rsidR="008575DD" w:rsidRPr="008575DD">
                      <w:rPr>
                        <w:rFonts w:asciiTheme="majorHAnsi" w:hAnsiTheme="majorHAnsi"/>
                        <w:noProof/>
                        <w:color w:val="FFFFFF" w:themeColor="background1"/>
                        <w:sz w:val="72"/>
                        <w:szCs w:val="72"/>
                      </w:rPr>
                      <w:t>13</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C4685" w:rsidRDefault="004C4685" w:rsidP="00B25BE1">
      <w:pPr>
        <w:spacing w:after="0" w:line="240" w:lineRule="auto"/>
      </w:pPr>
      <w:r>
        <w:separator/>
      </w:r>
    </w:p>
  </w:footnote>
  <w:footnote w:type="continuationSeparator" w:id="0">
    <w:p w:rsidR="004C4685" w:rsidRDefault="004C4685" w:rsidP="00B25BE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C4685" w:rsidRPr="00B25BE1" w:rsidRDefault="004C4685" w:rsidP="00B25BE1">
    <w:pPr>
      <w:pStyle w:val="Header"/>
      <w:jc w:val="center"/>
      <w:rPr>
        <w:lang w:val="en-AU"/>
      </w:rPr>
    </w:pPr>
    <w:r>
      <w:rPr>
        <w:lang w:val="en-AU"/>
      </w:rPr>
      <w:t xml:space="preserve">Internet Security – TCP / IP </w:t>
    </w:r>
    <w:proofErr w:type="spellStart"/>
    <w:r>
      <w:rPr>
        <w:lang w:val="en-AU"/>
      </w:rPr>
      <w:t>Deterlab</w:t>
    </w:r>
    <w:proofErr w:type="spellEnd"/>
    <w:r>
      <w:rPr>
        <w:lang w:val="en-AU"/>
      </w:rPr>
      <w:t xml:space="preserve"> Experiments</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drawingGridHorizontalSpacing w:val="110"/>
  <w:displayHorizontalDrawingGridEvery w:val="2"/>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E9027F"/>
    <w:rsid w:val="00012441"/>
    <w:rsid w:val="0002178F"/>
    <w:rsid w:val="00023447"/>
    <w:rsid w:val="00032137"/>
    <w:rsid w:val="00053971"/>
    <w:rsid w:val="000730B4"/>
    <w:rsid w:val="0008360E"/>
    <w:rsid w:val="000C7065"/>
    <w:rsid w:val="000E577B"/>
    <w:rsid w:val="000F3A85"/>
    <w:rsid w:val="001010A3"/>
    <w:rsid w:val="001154C2"/>
    <w:rsid w:val="0012399E"/>
    <w:rsid w:val="00123EA1"/>
    <w:rsid w:val="00170E52"/>
    <w:rsid w:val="001769F7"/>
    <w:rsid w:val="00181F31"/>
    <w:rsid w:val="00195141"/>
    <w:rsid w:val="001D3760"/>
    <w:rsid w:val="001D6A16"/>
    <w:rsid w:val="001E0781"/>
    <w:rsid w:val="001E252B"/>
    <w:rsid w:val="001F1CF8"/>
    <w:rsid w:val="002024FB"/>
    <w:rsid w:val="00224091"/>
    <w:rsid w:val="00235261"/>
    <w:rsid w:val="002363EA"/>
    <w:rsid w:val="00247879"/>
    <w:rsid w:val="00250B8C"/>
    <w:rsid w:val="00255D17"/>
    <w:rsid w:val="00291258"/>
    <w:rsid w:val="00296F6D"/>
    <w:rsid w:val="002A0ABC"/>
    <w:rsid w:val="002D5160"/>
    <w:rsid w:val="002D587B"/>
    <w:rsid w:val="002F4991"/>
    <w:rsid w:val="002F4DDB"/>
    <w:rsid w:val="00302468"/>
    <w:rsid w:val="00322427"/>
    <w:rsid w:val="00332787"/>
    <w:rsid w:val="00340AAB"/>
    <w:rsid w:val="00344FBE"/>
    <w:rsid w:val="0035065C"/>
    <w:rsid w:val="00351491"/>
    <w:rsid w:val="00356A09"/>
    <w:rsid w:val="00365E92"/>
    <w:rsid w:val="00373BF4"/>
    <w:rsid w:val="00382B69"/>
    <w:rsid w:val="003D7081"/>
    <w:rsid w:val="003F007C"/>
    <w:rsid w:val="003F5840"/>
    <w:rsid w:val="00407B63"/>
    <w:rsid w:val="004106D4"/>
    <w:rsid w:val="004164E0"/>
    <w:rsid w:val="004208A2"/>
    <w:rsid w:val="00422D88"/>
    <w:rsid w:val="00434059"/>
    <w:rsid w:val="00440521"/>
    <w:rsid w:val="00452F2A"/>
    <w:rsid w:val="0046644E"/>
    <w:rsid w:val="0047450C"/>
    <w:rsid w:val="00484654"/>
    <w:rsid w:val="00492A64"/>
    <w:rsid w:val="004A50E1"/>
    <w:rsid w:val="004A7C0E"/>
    <w:rsid w:val="004B2786"/>
    <w:rsid w:val="004B7966"/>
    <w:rsid w:val="004C4685"/>
    <w:rsid w:val="004D273A"/>
    <w:rsid w:val="004D32C1"/>
    <w:rsid w:val="004E15F4"/>
    <w:rsid w:val="004F3CAC"/>
    <w:rsid w:val="00501C79"/>
    <w:rsid w:val="00511EA2"/>
    <w:rsid w:val="0051596E"/>
    <w:rsid w:val="00515FBF"/>
    <w:rsid w:val="0053004E"/>
    <w:rsid w:val="005431B1"/>
    <w:rsid w:val="005841A5"/>
    <w:rsid w:val="00590843"/>
    <w:rsid w:val="00596188"/>
    <w:rsid w:val="00597A8E"/>
    <w:rsid w:val="005A104A"/>
    <w:rsid w:val="005A71D2"/>
    <w:rsid w:val="005C7535"/>
    <w:rsid w:val="005E1F8E"/>
    <w:rsid w:val="005E2F12"/>
    <w:rsid w:val="005F5546"/>
    <w:rsid w:val="00611285"/>
    <w:rsid w:val="006156CF"/>
    <w:rsid w:val="006159AB"/>
    <w:rsid w:val="00630A91"/>
    <w:rsid w:val="006356C0"/>
    <w:rsid w:val="00643698"/>
    <w:rsid w:val="00647AC0"/>
    <w:rsid w:val="00650AF4"/>
    <w:rsid w:val="00666135"/>
    <w:rsid w:val="00674096"/>
    <w:rsid w:val="006742E0"/>
    <w:rsid w:val="00681117"/>
    <w:rsid w:val="006947AD"/>
    <w:rsid w:val="00694AF3"/>
    <w:rsid w:val="006A3689"/>
    <w:rsid w:val="006B0F4A"/>
    <w:rsid w:val="006B525C"/>
    <w:rsid w:val="006B5C7B"/>
    <w:rsid w:val="006C1DC8"/>
    <w:rsid w:val="006D0E61"/>
    <w:rsid w:val="006F4B4C"/>
    <w:rsid w:val="006F5AAA"/>
    <w:rsid w:val="007347E8"/>
    <w:rsid w:val="0074620A"/>
    <w:rsid w:val="00756B32"/>
    <w:rsid w:val="00765D4C"/>
    <w:rsid w:val="00766E1B"/>
    <w:rsid w:val="00782F51"/>
    <w:rsid w:val="00786F53"/>
    <w:rsid w:val="00787914"/>
    <w:rsid w:val="00797EF3"/>
    <w:rsid w:val="007B26DC"/>
    <w:rsid w:val="007C2CA7"/>
    <w:rsid w:val="007E0951"/>
    <w:rsid w:val="008067A1"/>
    <w:rsid w:val="008131B5"/>
    <w:rsid w:val="008142A9"/>
    <w:rsid w:val="008321E2"/>
    <w:rsid w:val="00832761"/>
    <w:rsid w:val="00834F74"/>
    <w:rsid w:val="00851848"/>
    <w:rsid w:val="008575DD"/>
    <w:rsid w:val="00857FC4"/>
    <w:rsid w:val="00873412"/>
    <w:rsid w:val="008976F8"/>
    <w:rsid w:val="00897E24"/>
    <w:rsid w:val="008B1F4A"/>
    <w:rsid w:val="008B7BE6"/>
    <w:rsid w:val="008C3228"/>
    <w:rsid w:val="008D3402"/>
    <w:rsid w:val="008D46B0"/>
    <w:rsid w:val="008D6FCE"/>
    <w:rsid w:val="008D7032"/>
    <w:rsid w:val="00910118"/>
    <w:rsid w:val="00921B3A"/>
    <w:rsid w:val="00922D4A"/>
    <w:rsid w:val="00924092"/>
    <w:rsid w:val="00924639"/>
    <w:rsid w:val="00940211"/>
    <w:rsid w:val="00943165"/>
    <w:rsid w:val="00944D83"/>
    <w:rsid w:val="00961881"/>
    <w:rsid w:val="0098499A"/>
    <w:rsid w:val="00995B0F"/>
    <w:rsid w:val="0099646B"/>
    <w:rsid w:val="009A0737"/>
    <w:rsid w:val="009A29C2"/>
    <w:rsid w:val="009C0902"/>
    <w:rsid w:val="009C5173"/>
    <w:rsid w:val="009C6CE7"/>
    <w:rsid w:val="009C77E2"/>
    <w:rsid w:val="009D4CB5"/>
    <w:rsid w:val="00A028FE"/>
    <w:rsid w:val="00A12929"/>
    <w:rsid w:val="00A13DD2"/>
    <w:rsid w:val="00A536DB"/>
    <w:rsid w:val="00A55F20"/>
    <w:rsid w:val="00A67E04"/>
    <w:rsid w:val="00A76A7F"/>
    <w:rsid w:val="00AB1849"/>
    <w:rsid w:val="00AC695D"/>
    <w:rsid w:val="00AE0918"/>
    <w:rsid w:val="00AE3C41"/>
    <w:rsid w:val="00B05136"/>
    <w:rsid w:val="00B24676"/>
    <w:rsid w:val="00B25BE1"/>
    <w:rsid w:val="00B322AA"/>
    <w:rsid w:val="00B34242"/>
    <w:rsid w:val="00B44AF9"/>
    <w:rsid w:val="00B57CFB"/>
    <w:rsid w:val="00B57E1D"/>
    <w:rsid w:val="00B6750B"/>
    <w:rsid w:val="00B86733"/>
    <w:rsid w:val="00B90E22"/>
    <w:rsid w:val="00BB393B"/>
    <w:rsid w:val="00BB7985"/>
    <w:rsid w:val="00BD5849"/>
    <w:rsid w:val="00BD6E50"/>
    <w:rsid w:val="00BE5325"/>
    <w:rsid w:val="00C00DE7"/>
    <w:rsid w:val="00C14589"/>
    <w:rsid w:val="00C21309"/>
    <w:rsid w:val="00C429C0"/>
    <w:rsid w:val="00C42A76"/>
    <w:rsid w:val="00C42CE7"/>
    <w:rsid w:val="00C60082"/>
    <w:rsid w:val="00C60D03"/>
    <w:rsid w:val="00C67B19"/>
    <w:rsid w:val="00C74BEF"/>
    <w:rsid w:val="00C83501"/>
    <w:rsid w:val="00CA0504"/>
    <w:rsid w:val="00CD3DF6"/>
    <w:rsid w:val="00CD6EE4"/>
    <w:rsid w:val="00CE7AB1"/>
    <w:rsid w:val="00CF1407"/>
    <w:rsid w:val="00D05570"/>
    <w:rsid w:val="00D05CC9"/>
    <w:rsid w:val="00D16143"/>
    <w:rsid w:val="00D26AE8"/>
    <w:rsid w:val="00D40633"/>
    <w:rsid w:val="00D457B0"/>
    <w:rsid w:val="00D518BF"/>
    <w:rsid w:val="00D572BE"/>
    <w:rsid w:val="00D67BFD"/>
    <w:rsid w:val="00D76E0C"/>
    <w:rsid w:val="00D92B5C"/>
    <w:rsid w:val="00DC74DC"/>
    <w:rsid w:val="00DE345D"/>
    <w:rsid w:val="00DE3D8A"/>
    <w:rsid w:val="00E11E1C"/>
    <w:rsid w:val="00E1426D"/>
    <w:rsid w:val="00E175C5"/>
    <w:rsid w:val="00E326CC"/>
    <w:rsid w:val="00E55183"/>
    <w:rsid w:val="00E57500"/>
    <w:rsid w:val="00E71F38"/>
    <w:rsid w:val="00E86EF0"/>
    <w:rsid w:val="00E9027F"/>
    <w:rsid w:val="00EA1E85"/>
    <w:rsid w:val="00EB29D9"/>
    <w:rsid w:val="00EB507E"/>
    <w:rsid w:val="00EC7810"/>
    <w:rsid w:val="00ED5181"/>
    <w:rsid w:val="00EE12BB"/>
    <w:rsid w:val="00EE3EAA"/>
    <w:rsid w:val="00EF0648"/>
    <w:rsid w:val="00EF2B29"/>
    <w:rsid w:val="00EF3081"/>
    <w:rsid w:val="00EF798E"/>
    <w:rsid w:val="00F07854"/>
    <w:rsid w:val="00F078A6"/>
    <w:rsid w:val="00F112E1"/>
    <w:rsid w:val="00F212E1"/>
    <w:rsid w:val="00F22ED9"/>
    <w:rsid w:val="00F31941"/>
    <w:rsid w:val="00F363FF"/>
    <w:rsid w:val="00F535B3"/>
    <w:rsid w:val="00F653DA"/>
    <w:rsid w:val="00F672D0"/>
    <w:rsid w:val="00F7267F"/>
    <w:rsid w:val="00F8424E"/>
    <w:rsid w:val="00F928E5"/>
    <w:rsid w:val="00FA1922"/>
    <w:rsid w:val="00FA4FC0"/>
    <w:rsid w:val="00FA7FA7"/>
    <w:rsid w:val="00FB2C17"/>
    <w:rsid w:val="00FC427C"/>
    <w:rsid w:val="00FF49EA"/>
    <w:rsid w:val="00FF5D9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434059"/>
    <w:pPr>
      <w:tabs>
        <w:tab w:val="right" w:leader="dot" w:pos="9016"/>
      </w:tabs>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34059"/>
    <w:pPr>
      <w:pBdr>
        <w:bottom w:val="single" w:sz="8" w:space="4" w:color="4F81BD" w:themeColor="accent1"/>
      </w:pBdr>
      <w:spacing w:after="300" w:line="240" w:lineRule="auto"/>
      <w:contextualSpacing/>
      <w:outlineLvl w:val="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059"/>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customStyle="1" w:styleId="Default">
    <w:name w:val="Default"/>
    <w:rsid w:val="00921B3A"/>
    <w:pPr>
      <w:autoSpaceDE w:val="0"/>
      <w:autoSpaceDN w:val="0"/>
      <w:adjustRightInd w:val="0"/>
      <w:spacing w:after="0" w:line="240" w:lineRule="auto"/>
    </w:pPr>
    <w:rPr>
      <w:rFonts w:ascii="Times New Roman" w:hAnsi="Times New Roman" w:cs="Times New Roman"/>
      <w:color w:val="000000"/>
      <w:sz w:val="24"/>
      <w:szCs w:val="24"/>
    </w:rPr>
  </w:style>
  <w:style w:type="paragraph" w:styleId="Subtitle">
    <w:name w:val="Subtitle"/>
    <w:basedOn w:val="Normal"/>
    <w:next w:val="Normal"/>
    <w:link w:val="SubtitleChar"/>
    <w:uiPriority w:val="11"/>
    <w:qFormat/>
    <w:rsid w:val="008067A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067A1"/>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84" Type="http://schemas.openxmlformats.org/officeDocument/2006/relationships/image" Target="media/image71.png"/><Relationship Id="rId89" Type="http://schemas.openxmlformats.org/officeDocument/2006/relationships/image" Target="media/image76.png"/><Relationship Id="rId7" Type="http://schemas.openxmlformats.org/officeDocument/2006/relationships/footnotes" Target="footnotes.xml"/><Relationship Id="rId71" Type="http://schemas.openxmlformats.org/officeDocument/2006/relationships/image" Target="media/image58.png"/><Relationship Id="rId92" Type="http://schemas.openxmlformats.org/officeDocument/2006/relationships/image" Target="media/image79.png"/><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chart" Target="charts/chart2.xml"/><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image" Target="media/image74.png"/><Relationship Id="rId102"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48.png"/><Relationship Id="rId82" Type="http://schemas.openxmlformats.org/officeDocument/2006/relationships/image" Target="media/image69.png"/><Relationship Id="rId90" Type="http://schemas.openxmlformats.org/officeDocument/2006/relationships/image" Target="media/image77.png"/><Relationship Id="rId95" Type="http://schemas.openxmlformats.org/officeDocument/2006/relationships/image" Target="media/image82.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chart" Target="charts/chart5.xm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77" Type="http://schemas.openxmlformats.org/officeDocument/2006/relationships/image" Target="media/image64.png"/><Relationship Id="rId100"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image" Target="media/image38.png"/><Relationship Id="rId72" Type="http://schemas.openxmlformats.org/officeDocument/2006/relationships/image" Target="media/image59.png"/><Relationship Id="rId80" Type="http://schemas.openxmlformats.org/officeDocument/2006/relationships/image" Target="media/image67.png"/><Relationship Id="rId85" Type="http://schemas.openxmlformats.org/officeDocument/2006/relationships/image" Target="media/image72.png"/><Relationship Id="rId93" Type="http://schemas.openxmlformats.org/officeDocument/2006/relationships/image" Target="media/image80.png"/><Relationship Id="rId98" Type="http://schemas.openxmlformats.org/officeDocument/2006/relationships/image" Target="media/image85.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chart" Target="charts/chart3.xml"/><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103" Type="http://schemas.openxmlformats.org/officeDocument/2006/relationships/theme" Target="theme/theme1.xml"/><Relationship Id="rId20" Type="http://schemas.openxmlformats.org/officeDocument/2006/relationships/image" Target="media/image12.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image" Target="media/image75.png"/><Relationship Id="rId91" Type="http://schemas.openxmlformats.org/officeDocument/2006/relationships/image" Target="media/image78.png"/><Relationship Id="rId9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2.png"/><Relationship Id="rId31" Type="http://schemas.openxmlformats.org/officeDocument/2006/relationships/chart" Target="charts/chart1.xml"/><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image" Target="media/image73.png"/><Relationship Id="rId94" Type="http://schemas.openxmlformats.org/officeDocument/2006/relationships/image" Target="media/image81.png"/><Relationship Id="rId99" Type="http://schemas.openxmlformats.org/officeDocument/2006/relationships/image" Target="media/image86.png"/><Relationship Id="rId10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26.png"/><Relationship Id="rId34" Type="http://schemas.openxmlformats.org/officeDocument/2006/relationships/chart" Target="charts/chart4.xm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image" Target="media/image63.png"/><Relationship Id="rId97" Type="http://schemas.openxmlformats.org/officeDocument/2006/relationships/image" Target="media/image84.png"/></Relationships>
</file>

<file path=word/charts/_rels/chart1.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kufs.kingston.ac.uk\home\Students\1\K1336511\IS\TB2\Duration%20Plots%20using%20TCPDu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kufs.kingston.ac.uk\home\Students\1\K1336511\IS\TB2\Duration%20Plots%20using%20TCPDu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Connection Duration</a:t>
            </a:r>
          </a:p>
          <a:p>
            <a:pPr>
              <a:defRPr/>
            </a:pPr>
            <a:r>
              <a:rPr lang="en-US"/>
              <a:t>for</a:t>
            </a:r>
            <a:r>
              <a:rPr lang="en-US" baseline="0"/>
              <a:t> Cookies Disabled</a:t>
            </a:r>
            <a:endParaRPr lang="en-US"/>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tx>
            <c:strRef>
              <c:f>Sheet1!$B$8</c:f>
              <c:strCache>
                <c:ptCount val="1"/>
                <c:pt idx="0">
                  <c:v>Connection Duration</c:v>
                </c:pt>
              </c:strCache>
            </c:strRef>
          </c:tx>
          <c:invertIfNegative val="0"/>
          <c:cat>
            <c:numRef>
              <c:f>Sheet1!$A$9:$A$13</c:f>
              <c:numCache>
                <c:formatCode>hh:mm:ss</c:formatCode>
                <c:ptCount val="5"/>
                <c:pt idx="0">
                  <c:v>0.61682870370370513</c:v>
                </c:pt>
                <c:pt idx="1">
                  <c:v>0.61684027777777983</c:v>
                </c:pt>
                <c:pt idx="2">
                  <c:v>0.61685185185185265</c:v>
                </c:pt>
                <c:pt idx="3">
                  <c:v>0.61686342592592558</c:v>
                </c:pt>
                <c:pt idx="4">
                  <c:v>0.61687499999999995</c:v>
                </c:pt>
              </c:numCache>
            </c:numRef>
          </c:cat>
          <c:val>
            <c:numRef>
              <c:f>Sheet1!$B$9:$B$13</c:f>
              <c:numCache>
                <c:formatCode>General</c:formatCode>
                <c:ptCount val="5"/>
                <c:pt idx="0">
                  <c:v>7.4000000000000194E-3</c:v>
                </c:pt>
                <c:pt idx="1">
                  <c:v>7.0000000000000114E-3</c:v>
                </c:pt>
                <c:pt idx="2">
                  <c:v>6.9000000000000146E-3</c:v>
                </c:pt>
                <c:pt idx="3">
                  <c:v>7.0000000000000114E-3</c:v>
                </c:pt>
                <c:pt idx="4">
                  <c:v>6.8000000000000126E-3</c:v>
                </c:pt>
              </c:numCache>
            </c:numRef>
          </c:val>
        </c:ser>
        <c:dLbls>
          <c:showLegendKey val="0"/>
          <c:showVal val="0"/>
          <c:showCatName val="0"/>
          <c:showSerName val="0"/>
          <c:showPercent val="0"/>
          <c:showBubbleSize val="0"/>
        </c:dLbls>
        <c:gapWidth val="55"/>
        <c:gapDepth val="55"/>
        <c:shape val="box"/>
        <c:axId val="40907904"/>
        <c:axId val="40909824"/>
        <c:axId val="0"/>
      </c:bar3DChart>
      <c:catAx>
        <c:axId val="40907904"/>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40909824"/>
        <c:crosses val="autoZero"/>
        <c:auto val="1"/>
        <c:lblAlgn val="ctr"/>
        <c:lblOffset val="100"/>
        <c:noMultiLvlLbl val="0"/>
      </c:catAx>
      <c:valAx>
        <c:axId val="40909824"/>
        <c:scaling>
          <c:orientation val="minMax"/>
        </c:scaling>
        <c:delete val="0"/>
        <c:axPos val="b"/>
        <c:majorGridlines/>
        <c:title>
          <c:tx>
            <c:rich>
              <a:bodyPr/>
              <a:lstStyle/>
              <a:p>
                <a:pPr>
                  <a:defRPr/>
                </a:pPr>
                <a:r>
                  <a:rPr lang="en-GB"/>
                  <a:t>Duration</a:t>
                </a:r>
              </a:p>
            </c:rich>
          </c:tx>
          <c:layout/>
          <c:overlay val="0"/>
        </c:title>
        <c:numFmt formatCode="General" sourceLinked="1"/>
        <c:majorTickMark val="none"/>
        <c:minorTickMark val="none"/>
        <c:tickLblPos val="nextTo"/>
        <c:crossAx val="40907904"/>
        <c:crosses val="autoZero"/>
        <c:crossBetween val="between"/>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baseline="0">
                <a:effectLst/>
              </a:rPr>
              <a:t>Connection Duration</a:t>
            </a:r>
            <a:endParaRPr lang="en-GB">
              <a:effectLst/>
            </a:endParaRPr>
          </a:p>
          <a:p>
            <a:pPr>
              <a:defRPr/>
            </a:pPr>
            <a:r>
              <a:rPr lang="en-US" sz="1800" b="1" i="0" baseline="0">
                <a:effectLst/>
              </a:rPr>
              <a:t>for Cookies Enabled</a:t>
            </a:r>
            <a:endParaRPr lang="en-GB">
              <a:effectLst/>
            </a:endParaRPr>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invertIfNegative val="0"/>
          <c:dPt>
            <c:idx val="0"/>
            <c:invertIfNegative val="0"/>
            <c:bubble3D val="0"/>
            <c:spPr>
              <a:solidFill>
                <a:srgbClr val="C00000"/>
              </a:solidFill>
            </c:spPr>
          </c:dPt>
          <c:dPt>
            <c:idx val="1"/>
            <c:invertIfNegative val="0"/>
            <c:bubble3D val="0"/>
            <c:spPr>
              <a:solidFill>
                <a:srgbClr val="C00000"/>
              </a:solidFill>
            </c:spPr>
          </c:dPt>
          <c:dPt>
            <c:idx val="2"/>
            <c:invertIfNegative val="0"/>
            <c:bubble3D val="0"/>
            <c:spPr>
              <a:solidFill>
                <a:srgbClr val="C00000"/>
              </a:solidFill>
            </c:spPr>
          </c:dPt>
          <c:dPt>
            <c:idx val="3"/>
            <c:invertIfNegative val="0"/>
            <c:bubble3D val="0"/>
            <c:spPr>
              <a:solidFill>
                <a:srgbClr val="C00000"/>
              </a:solidFill>
            </c:spPr>
          </c:dPt>
          <c:dPt>
            <c:idx val="4"/>
            <c:invertIfNegative val="0"/>
            <c:bubble3D val="0"/>
            <c:spPr>
              <a:solidFill>
                <a:srgbClr val="C00000"/>
              </a:solidFill>
            </c:spPr>
          </c:dPt>
          <c:cat>
            <c:numRef>
              <c:f>Sheet1!$A$2:$A$6</c:f>
              <c:numCache>
                <c:formatCode>hh:mm:ss</c:formatCode>
                <c:ptCount val="5"/>
                <c:pt idx="0">
                  <c:v>0.62159722222222225</c:v>
                </c:pt>
                <c:pt idx="1">
                  <c:v>0.62160879629629828</c:v>
                </c:pt>
                <c:pt idx="2">
                  <c:v>0.62162037037037299</c:v>
                </c:pt>
                <c:pt idx="3">
                  <c:v>0.62163194444444614</c:v>
                </c:pt>
                <c:pt idx="4">
                  <c:v>0.62164351851852195</c:v>
                </c:pt>
              </c:numCache>
            </c:numRef>
          </c:cat>
          <c:val>
            <c:numRef>
              <c:f>Sheet1!$B$2:$B$6</c:f>
              <c:numCache>
                <c:formatCode>General</c:formatCode>
                <c:ptCount val="5"/>
                <c:pt idx="0">
                  <c:v>8.4000000000000047E-3</c:v>
                </c:pt>
                <c:pt idx="1">
                  <c:v>7.2000000000000137E-3</c:v>
                </c:pt>
                <c:pt idx="2">
                  <c:v>7.1000000000000004E-3</c:v>
                </c:pt>
                <c:pt idx="3">
                  <c:v>7.2000000000000137E-3</c:v>
                </c:pt>
                <c:pt idx="4">
                  <c:v>7.0000000000000114E-3</c:v>
                </c:pt>
              </c:numCache>
            </c:numRef>
          </c:val>
        </c:ser>
        <c:dLbls>
          <c:showLegendKey val="0"/>
          <c:showVal val="0"/>
          <c:showCatName val="0"/>
          <c:showSerName val="0"/>
          <c:showPercent val="0"/>
          <c:showBubbleSize val="0"/>
        </c:dLbls>
        <c:gapWidth val="55"/>
        <c:gapDepth val="55"/>
        <c:shape val="box"/>
        <c:axId val="96948224"/>
        <c:axId val="96950144"/>
        <c:axId val="0"/>
      </c:bar3DChart>
      <c:catAx>
        <c:axId val="96948224"/>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96950144"/>
        <c:crosses val="autoZero"/>
        <c:auto val="1"/>
        <c:lblAlgn val="ctr"/>
        <c:lblOffset val="100"/>
        <c:noMultiLvlLbl val="0"/>
      </c:catAx>
      <c:valAx>
        <c:axId val="96950144"/>
        <c:scaling>
          <c:orientation val="minMax"/>
        </c:scaling>
        <c:delete val="0"/>
        <c:axPos val="b"/>
        <c:majorGridlines/>
        <c:title>
          <c:tx>
            <c:rich>
              <a:bodyPr/>
              <a:lstStyle/>
              <a:p>
                <a:pPr>
                  <a:defRPr/>
                </a:pPr>
                <a:r>
                  <a:rPr lang="en-GB"/>
                  <a:t>Duration</a:t>
                </a:r>
              </a:p>
            </c:rich>
          </c:tx>
          <c:layout>
            <c:manualLayout>
              <c:xMode val="edge"/>
              <c:yMode val="edge"/>
              <c:x val="0.45602865266841647"/>
              <c:y val="0.88134988334791486"/>
            </c:manualLayout>
          </c:layout>
          <c:overlay val="0"/>
        </c:title>
        <c:numFmt formatCode="#,##0.0000" sourceLinked="0"/>
        <c:majorTickMark val="none"/>
        <c:minorTickMark val="none"/>
        <c:tickLblPos val="nextTo"/>
        <c:crossAx val="96948224"/>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nnection</a:t>
            </a:r>
            <a:r>
              <a:rPr lang="en-GB" baseline="0"/>
              <a:t> Duration for both scenarios</a:t>
            </a:r>
            <a:endParaRPr lang="en-GB"/>
          </a:p>
        </c:rich>
      </c:tx>
      <c:layout/>
      <c:overlay val="0"/>
    </c:title>
    <c:autoTitleDeleted val="0"/>
    <c:view3D>
      <c:rotX val="15"/>
      <c:rotY val="20"/>
      <c:rAngAx val="1"/>
    </c:view3D>
    <c:floor>
      <c:thickness val="0"/>
    </c:floor>
    <c:sideWall>
      <c:thickness val="0"/>
    </c:sideWall>
    <c:backWall>
      <c:thickness val="0"/>
    </c:backWall>
    <c:plotArea>
      <c:layout/>
      <c:bar3DChart>
        <c:barDir val="bar"/>
        <c:grouping val="stacked"/>
        <c:varyColors val="0"/>
        <c:ser>
          <c:idx val="0"/>
          <c:order val="0"/>
          <c:invertIfNegative val="0"/>
          <c:dPt>
            <c:idx val="0"/>
            <c:invertIfNegative val="0"/>
            <c:bubble3D val="0"/>
            <c:spPr>
              <a:solidFill>
                <a:srgbClr val="C00000"/>
              </a:solidFill>
            </c:spPr>
          </c:dPt>
          <c:dPt>
            <c:idx val="1"/>
            <c:invertIfNegative val="0"/>
            <c:bubble3D val="0"/>
            <c:spPr>
              <a:solidFill>
                <a:srgbClr val="C00000"/>
              </a:solidFill>
              <a:ln>
                <a:solidFill>
                  <a:schemeClr val="accent1"/>
                </a:solidFill>
              </a:ln>
            </c:spPr>
          </c:dPt>
          <c:dPt>
            <c:idx val="2"/>
            <c:invertIfNegative val="0"/>
            <c:bubble3D val="0"/>
            <c:spPr>
              <a:solidFill>
                <a:srgbClr val="C00000"/>
              </a:solidFill>
            </c:spPr>
          </c:dPt>
          <c:dPt>
            <c:idx val="3"/>
            <c:invertIfNegative val="0"/>
            <c:bubble3D val="0"/>
            <c:spPr>
              <a:solidFill>
                <a:srgbClr val="C00000"/>
              </a:solidFill>
            </c:spPr>
          </c:dPt>
          <c:dPt>
            <c:idx val="4"/>
            <c:invertIfNegative val="0"/>
            <c:bubble3D val="0"/>
            <c:spPr>
              <a:solidFill>
                <a:srgbClr val="C00000"/>
              </a:solidFill>
            </c:spPr>
          </c:dPt>
          <c:dPt>
            <c:idx val="9"/>
            <c:invertIfNegative val="0"/>
            <c:bubble3D val="0"/>
            <c:spPr>
              <a:solidFill>
                <a:schemeClr val="accent1"/>
              </a:solidFill>
            </c:spPr>
          </c:dPt>
          <c:cat>
            <c:numRef>
              <c:f>(Sheet1!$A$2:$A$6,Sheet1!$A$9:$A$13)</c:f>
              <c:numCache>
                <c:formatCode>hh:mm:ss</c:formatCode>
                <c:ptCount val="10"/>
                <c:pt idx="0">
                  <c:v>0.62159722222222225</c:v>
                </c:pt>
                <c:pt idx="1">
                  <c:v>0.62160879629629828</c:v>
                </c:pt>
                <c:pt idx="2">
                  <c:v>0.62162037037037299</c:v>
                </c:pt>
                <c:pt idx="3">
                  <c:v>0.62163194444444614</c:v>
                </c:pt>
                <c:pt idx="4">
                  <c:v>0.62164351851852195</c:v>
                </c:pt>
                <c:pt idx="5">
                  <c:v>0.61682870370370513</c:v>
                </c:pt>
                <c:pt idx="6">
                  <c:v>0.61684027777777983</c:v>
                </c:pt>
                <c:pt idx="7">
                  <c:v>0.61685185185185265</c:v>
                </c:pt>
                <c:pt idx="8">
                  <c:v>0.61686342592592558</c:v>
                </c:pt>
                <c:pt idx="9">
                  <c:v>0.61687499999999995</c:v>
                </c:pt>
              </c:numCache>
            </c:numRef>
          </c:cat>
          <c:val>
            <c:numRef>
              <c:f>(Sheet1!$B$2:$B$6,Sheet1!$B$9:$B$13)</c:f>
              <c:numCache>
                <c:formatCode>General</c:formatCode>
                <c:ptCount val="10"/>
                <c:pt idx="0">
                  <c:v>8.4000000000000047E-3</c:v>
                </c:pt>
                <c:pt idx="1">
                  <c:v>7.2000000000000137E-3</c:v>
                </c:pt>
                <c:pt idx="2">
                  <c:v>7.1000000000000004E-3</c:v>
                </c:pt>
                <c:pt idx="3">
                  <c:v>7.2000000000000137E-3</c:v>
                </c:pt>
                <c:pt idx="4">
                  <c:v>7.0000000000000114E-3</c:v>
                </c:pt>
                <c:pt idx="5">
                  <c:v>7.4000000000000194E-3</c:v>
                </c:pt>
                <c:pt idx="6">
                  <c:v>7.0000000000000114E-3</c:v>
                </c:pt>
                <c:pt idx="7">
                  <c:v>6.9000000000000146E-3</c:v>
                </c:pt>
                <c:pt idx="8">
                  <c:v>7.0000000000000114E-3</c:v>
                </c:pt>
                <c:pt idx="9">
                  <c:v>6.8000000000000126E-3</c:v>
                </c:pt>
              </c:numCache>
            </c:numRef>
          </c:val>
        </c:ser>
        <c:dLbls>
          <c:showLegendKey val="0"/>
          <c:showVal val="0"/>
          <c:showCatName val="0"/>
          <c:showSerName val="0"/>
          <c:showPercent val="0"/>
          <c:showBubbleSize val="0"/>
        </c:dLbls>
        <c:gapWidth val="55"/>
        <c:gapDepth val="55"/>
        <c:shape val="box"/>
        <c:axId val="96965376"/>
        <c:axId val="96967296"/>
        <c:axId val="0"/>
      </c:bar3DChart>
      <c:catAx>
        <c:axId val="96965376"/>
        <c:scaling>
          <c:orientation val="minMax"/>
        </c:scaling>
        <c:delete val="0"/>
        <c:axPos val="l"/>
        <c:title>
          <c:tx>
            <c:rich>
              <a:bodyPr/>
              <a:lstStyle/>
              <a:p>
                <a:pPr>
                  <a:defRPr/>
                </a:pPr>
                <a:r>
                  <a:rPr lang="en-GB"/>
                  <a:t>Timestamp</a:t>
                </a:r>
              </a:p>
            </c:rich>
          </c:tx>
          <c:layout/>
          <c:overlay val="0"/>
        </c:title>
        <c:numFmt formatCode="hh:mm:ss" sourceLinked="1"/>
        <c:majorTickMark val="none"/>
        <c:minorTickMark val="none"/>
        <c:tickLblPos val="nextTo"/>
        <c:crossAx val="96967296"/>
        <c:crosses val="autoZero"/>
        <c:auto val="1"/>
        <c:lblAlgn val="ctr"/>
        <c:lblOffset val="100"/>
        <c:noMultiLvlLbl val="0"/>
      </c:catAx>
      <c:valAx>
        <c:axId val="96967296"/>
        <c:scaling>
          <c:orientation val="minMax"/>
        </c:scaling>
        <c:delete val="0"/>
        <c:axPos val="b"/>
        <c:majorGridlines/>
        <c:title>
          <c:tx>
            <c:rich>
              <a:bodyPr/>
              <a:lstStyle/>
              <a:p>
                <a:pPr>
                  <a:defRPr/>
                </a:pPr>
                <a:r>
                  <a:rPr lang="en-GB"/>
                  <a:t>Duration</a:t>
                </a:r>
              </a:p>
            </c:rich>
          </c:tx>
          <c:layout/>
          <c:overlay val="0"/>
        </c:title>
        <c:numFmt formatCode="General" sourceLinked="1"/>
        <c:majorTickMark val="none"/>
        <c:minorTickMark val="none"/>
        <c:tickLblPos val="nextTo"/>
        <c:crossAx val="96965376"/>
        <c:crosses val="autoZero"/>
        <c:crossBetween val="between"/>
      </c:valAx>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okies Enabled</a:t>
            </a:r>
          </a:p>
        </c:rich>
      </c:tx>
      <c:layout>
        <c:manualLayout>
          <c:xMode val="edge"/>
          <c:yMode val="edge"/>
          <c:x val="0.38268312727453846"/>
          <c:y val="2.7777777777777776E-2"/>
        </c:manualLayout>
      </c:layout>
      <c:overlay val="0"/>
    </c:title>
    <c:autoTitleDeleted val="0"/>
    <c:plotArea>
      <c:layout/>
      <c:scatterChart>
        <c:scatterStyle val="lineMarker"/>
        <c:varyColors val="0"/>
        <c:ser>
          <c:idx val="0"/>
          <c:order val="0"/>
          <c:spPr>
            <a:ln w="28575">
              <a:noFill/>
            </a:ln>
          </c:spPr>
          <c:xVal>
            <c:numRef>
              <c:f>Sheet1!$A$3:$A$185</c:f>
              <c:numCache>
                <c:formatCode>General</c:formatCode>
                <c:ptCount val="183"/>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pt idx="28">
                  <c:v>29</c:v>
                </c:pt>
                <c:pt idx="29">
                  <c:v>30</c:v>
                </c:pt>
                <c:pt idx="30">
                  <c:v>31</c:v>
                </c:pt>
                <c:pt idx="31">
                  <c:v>32</c:v>
                </c:pt>
                <c:pt idx="32">
                  <c:v>33</c:v>
                </c:pt>
                <c:pt idx="33">
                  <c:v>34</c:v>
                </c:pt>
                <c:pt idx="34">
                  <c:v>35</c:v>
                </c:pt>
                <c:pt idx="35">
                  <c:v>36</c:v>
                </c:pt>
                <c:pt idx="36">
                  <c:v>37</c:v>
                </c:pt>
                <c:pt idx="37">
                  <c:v>38</c:v>
                </c:pt>
                <c:pt idx="38">
                  <c:v>39</c:v>
                </c:pt>
                <c:pt idx="39">
                  <c:v>40</c:v>
                </c:pt>
                <c:pt idx="40">
                  <c:v>41</c:v>
                </c:pt>
                <c:pt idx="41">
                  <c:v>42</c:v>
                </c:pt>
                <c:pt idx="42">
                  <c:v>43</c:v>
                </c:pt>
                <c:pt idx="43">
                  <c:v>44</c:v>
                </c:pt>
                <c:pt idx="44">
                  <c:v>45</c:v>
                </c:pt>
                <c:pt idx="45">
                  <c:v>46</c:v>
                </c:pt>
                <c:pt idx="46">
                  <c:v>47</c:v>
                </c:pt>
                <c:pt idx="47">
                  <c:v>48</c:v>
                </c:pt>
                <c:pt idx="48">
                  <c:v>49</c:v>
                </c:pt>
                <c:pt idx="49">
                  <c:v>50</c:v>
                </c:pt>
                <c:pt idx="50">
                  <c:v>51</c:v>
                </c:pt>
                <c:pt idx="51">
                  <c:v>52</c:v>
                </c:pt>
                <c:pt idx="52">
                  <c:v>53</c:v>
                </c:pt>
                <c:pt idx="53">
                  <c:v>54</c:v>
                </c:pt>
                <c:pt idx="54">
                  <c:v>55</c:v>
                </c:pt>
                <c:pt idx="55">
                  <c:v>56</c:v>
                </c:pt>
                <c:pt idx="56">
                  <c:v>58</c:v>
                </c:pt>
                <c:pt idx="57">
                  <c:v>59</c:v>
                </c:pt>
                <c:pt idx="58">
                  <c:v>60</c:v>
                </c:pt>
                <c:pt idx="59">
                  <c:v>61</c:v>
                </c:pt>
                <c:pt idx="60">
                  <c:v>62</c:v>
                </c:pt>
                <c:pt idx="61">
                  <c:v>63</c:v>
                </c:pt>
                <c:pt idx="62">
                  <c:v>64</c:v>
                </c:pt>
                <c:pt idx="63">
                  <c:v>66</c:v>
                </c:pt>
                <c:pt idx="64">
                  <c:v>67</c:v>
                </c:pt>
                <c:pt idx="65">
                  <c:v>68</c:v>
                </c:pt>
                <c:pt idx="66">
                  <c:v>69</c:v>
                </c:pt>
                <c:pt idx="67">
                  <c:v>70</c:v>
                </c:pt>
                <c:pt idx="68">
                  <c:v>71</c:v>
                </c:pt>
                <c:pt idx="69">
                  <c:v>72</c:v>
                </c:pt>
                <c:pt idx="70">
                  <c:v>73</c:v>
                </c:pt>
                <c:pt idx="71">
                  <c:v>74</c:v>
                </c:pt>
                <c:pt idx="72">
                  <c:v>75</c:v>
                </c:pt>
                <c:pt idx="73">
                  <c:v>76</c:v>
                </c:pt>
                <c:pt idx="74">
                  <c:v>77</c:v>
                </c:pt>
                <c:pt idx="75">
                  <c:v>78</c:v>
                </c:pt>
                <c:pt idx="76">
                  <c:v>79</c:v>
                </c:pt>
                <c:pt idx="77">
                  <c:v>80</c:v>
                </c:pt>
                <c:pt idx="78">
                  <c:v>81</c:v>
                </c:pt>
                <c:pt idx="79">
                  <c:v>82</c:v>
                </c:pt>
                <c:pt idx="80">
                  <c:v>83</c:v>
                </c:pt>
                <c:pt idx="81">
                  <c:v>84</c:v>
                </c:pt>
                <c:pt idx="82">
                  <c:v>85</c:v>
                </c:pt>
                <c:pt idx="83">
                  <c:v>86</c:v>
                </c:pt>
                <c:pt idx="84">
                  <c:v>87</c:v>
                </c:pt>
                <c:pt idx="85">
                  <c:v>88</c:v>
                </c:pt>
                <c:pt idx="86">
                  <c:v>89</c:v>
                </c:pt>
                <c:pt idx="87">
                  <c:v>90</c:v>
                </c:pt>
                <c:pt idx="88">
                  <c:v>91</c:v>
                </c:pt>
                <c:pt idx="89">
                  <c:v>92</c:v>
                </c:pt>
                <c:pt idx="90">
                  <c:v>93</c:v>
                </c:pt>
                <c:pt idx="91">
                  <c:v>94</c:v>
                </c:pt>
                <c:pt idx="92">
                  <c:v>95</c:v>
                </c:pt>
                <c:pt idx="93">
                  <c:v>96</c:v>
                </c:pt>
                <c:pt idx="94">
                  <c:v>97</c:v>
                </c:pt>
                <c:pt idx="95">
                  <c:v>98</c:v>
                </c:pt>
                <c:pt idx="96">
                  <c:v>99</c:v>
                </c:pt>
                <c:pt idx="97">
                  <c:v>100</c:v>
                </c:pt>
                <c:pt idx="98">
                  <c:v>101</c:v>
                </c:pt>
                <c:pt idx="99">
                  <c:v>102</c:v>
                </c:pt>
                <c:pt idx="100">
                  <c:v>103</c:v>
                </c:pt>
                <c:pt idx="101">
                  <c:v>104</c:v>
                </c:pt>
                <c:pt idx="102">
                  <c:v>105</c:v>
                </c:pt>
                <c:pt idx="103">
                  <c:v>106</c:v>
                </c:pt>
                <c:pt idx="104">
                  <c:v>108</c:v>
                </c:pt>
                <c:pt idx="105">
                  <c:v>109</c:v>
                </c:pt>
                <c:pt idx="106">
                  <c:v>110</c:v>
                </c:pt>
                <c:pt idx="107">
                  <c:v>111</c:v>
                </c:pt>
                <c:pt idx="108">
                  <c:v>112</c:v>
                </c:pt>
                <c:pt idx="109">
                  <c:v>113</c:v>
                </c:pt>
                <c:pt idx="110">
                  <c:v>114</c:v>
                </c:pt>
                <c:pt idx="111">
                  <c:v>115</c:v>
                </c:pt>
                <c:pt idx="112">
                  <c:v>116</c:v>
                </c:pt>
                <c:pt idx="113">
                  <c:v>117</c:v>
                </c:pt>
                <c:pt idx="114">
                  <c:v>118</c:v>
                </c:pt>
                <c:pt idx="115">
                  <c:v>119</c:v>
                </c:pt>
                <c:pt idx="116">
                  <c:v>121</c:v>
                </c:pt>
                <c:pt idx="117">
                  <c:v>122</c:v>
                </c:pt>
                <c:pt idx="118">
                  <c:v>123</c:v>
                </c:pt>
                <c:pt idx="119">
                  <c:v>124</c:v>
                </c:pt>
                <c:pt idx="120">
                  <c:v>125</c:v>
                </c:pt>
                <c:pt idx="121">
                  <c:v>126</c:v>
                </c:pt>
                <c:pt idx="122">
                  <c:v>127</c:v>
                </c:pt>
                <c:pt idx="123">
                  <c:v>128</c:v>
                </c:pt>
                <c:pt idx="124">
                  <c:v>129</c:v>
                </c:pt>
                <c:pt idx="125">
                  <c:v>130</c:v>
                </c:pt>
                <c:pt idx="126">
                  <c:v>131</c:v>
                </c:pt>
                <c:pt idx="127">
                  <c:v>132</c:v>
                </c:pt>
                <c:pt idx="128">
                  <c:v>133</c:v>
                </c:pt>
                <c:pt idx="129">
                  <c:v>134</c:v>
                </c:pt>
                <c:pt idx="130">
                  <c:v>135</c:v>
                </c:pt>
                <c:pt idx="131">
                  <c:v>136</c:v>
                </c:pt>
                <c:pt idx="132">
                  <c:v>137</c:v>
                </c:pt>
                <c:pt idx="133">
                  <c:v>138</c:v>
                </c:pt>
                <c:pt idx="134">
                  <c:v>139</c:v>
                </c:pt>
                <c:pt idx="135">
                  <c:v>140</c:v>
                </c:pt>
                <c:pt idx="136">
                  <c:v>141</c:v>
                </c:pt>
                <c:pt idx="137">
                  <c:v>142</c:v>
                </c:pt>
                <c:pt idx="138">
                  <c:v>143</c:v>
                </c:pt>
                <c:pt idx="139">
                  <c:v>144</c:v>
                </c:pt>
                <c:pt idx="140">
                  <c:v>145</c:v>
                </c:pt>
                <c:pt idx="141">
                  <c:v>146</c:v>
                </c:pt>
                <c:pt idx="142">
                  <c:v>147</c:v>
                </c:pt>
                <c:pt idx="143">
                  <c:v>148</c:v>
                </c:pt>
                <c:pt idx="144">
                  <c:v>149</c:v>
                </c:pt>
                <c:pt idx="145">
                  <c:v>150</c:v>
                </c:pt>
                <c:pt idx="146">
                  <c:v>151</c:v>
                </c:pt>
                <c:pt idx="147">
                  <c:v>152</c:v>
                </c:pt>
                <c:pt idx="148">
                  <c:v>153</c:v>
                </c:pt>
                <c:pt idx="149">
                  <c:v>155</c:v>
                </c:pt>
                <c:pt idx="150">
                  <c:v>156</c:v>
                </c:pt>
                <c:pt idx="151">
                  <c:v>157</c:v>
                </c:pt>
                <c:pt idx="152">
                  <c:v>158</c:v>
                </c:pt>
                <c:pt idx="153">
                  <c:v>159</c:v>
                </c:pt>
                <c:pt idx="154">
                  <c:v>160</c:v>
                </c:pt>
                <c:pt idx="155">
                  <c:v>161</c:v>
                </c:pt>
                <c:pt idx="156">
                  <c:v>162</c:v>
                </c:pt>
                <c:pt idx="157">
                  <c:v>163</c:v>
                </c:pt>
                <c:pt idx="158">
                  <c:v>164</c:v>
                </c:pt>
                <c:pt idx="159">
                  <c:v>165</c:v>
                </c:pt>
                <c:pt idx="160">
                  <c:v>166</c:v>
                </c:pt>
                <c:pt idx="161">
                  <c:v>167</c:v>
                </c:pt>
                <c:pt idx="162">
                  <c:v>168</c:v>
                </c:pt>
                <c:pt idx="163">
                  <c:v>169</c:v>
                </c:pt>
                <c:pt idx="164">
                  <c:v>170</c:v>
                </c:pt>
                <c:pt idx="165">
                  <c:v>171</c:v>
                </c:pt>
                <c:pt idx="166">
                  <c:v>172</c:v>
                </c:pt>
                <c:pt idx="167">
                  <c:v>173</c:v>
                </c:pt>
                <c:pt idx="168">
                  <c:v>174</c:v>
                </c:pt>
                <c:pt idx="169">
                  <c:v>175</c:v>
                </c:pt>
                <c:pt idx="170">
                  <c:v>176</c:v>
                </c:pt>
                <c:pt idx="171">
                  <c:v>177</c:v>
                </c:pt>
                <c:pt idx="172">
                  <c:v>178</c:v>
                </c:pt>
                <c:pt idx="173">
                  <c:v>179</c:v>
                </c:pt>
                <c:pt idx="174">
                  <c:v>181</c:v>
                </c:pt>
                <c:pt idx="175">
                  <c:v>182</c:v>
                </c:pt>
                <c:pt idx="176">
                  <c:v>183</c:v>
                </c:pt>
                <c:pt idx="177">
                  <c:v>184</c:v>
                </c:pt>
                <c:pt idx="178">
                  <c:v>185</c:v>
                </c:pt>
                <c:pt idx="179">
                  <c:v>186</c:v>
                </c:pt>
                <c:pt idx="180">
                  <c:v>187</c:v>
                </c:pt>
                <c:pt idx="181">
                  <c:v>188</c:v>
                </c:pt>
                <c:pt idx="182">
                  <c:v>189</c:v>
                </c:pt>
              </c:numCache>
            </c:numRef>
          </c:xVal>
          <c:yVal>
            <c:numRef>
              <c:f>Sheet1!$B$3:$B$185</c:f>
              <c:numCache>
                <c:formatCode>General</c:formatCode>
                <c:ptCount val="183"/>
                <c:pt idx="0">
                  <c:v>8444</c:v>
                </c:pt>
                <c:pt idx="1">
                  <c:v>7247</c:v>
                </c:pt>
                <c:pt idx="2">
                  <c:v>7080</c:v>
                </c:pt>
                <c:pt idx="3">
                  <c:v>7238</c:v>
                </c:pt>
                <c:pt idx="4">
                  <c:v>6953</c:v>
                </c:pt>
                <c:pt idx="5">
                  <c:v>6951</c:v>
                </c:pt>
                <c:pt idx="6">
                  <c:v>6971</c:v>
                </c:pt>
                <c:pt idx="7">
                  <c:v>7539</c:v>
                </c:pt>
                <c:pt idx="8">
                  <c:v>7053</c:v>
                </c:pt>
                <c:pt idx="9">
                  <c:v>7285</c:v>
                </c:pt>
                <c:pt idx="10">
                  <c:v>7000</c:v>
                </c:pt>
                <c:pt idx="11">
                  <c:v>6859</c:v>
                </c:pt>
                <c:pt idx="12">
                  <c:v>7056</c:v>
                </c:pt>
                <c:pt idx="13">
                  <c:v>7032</c:v>
                </c:pt>
                <c:pt idx="14">
                  <c:v>7011</c:v>
                </c:pt>
                <c:pt idx="15">
                  <c:v>7262</c:v>
                </c:pt>
                <c:pt idx="16">
                  <c:v>7207</c:v>
                </c:pt>
                <c:pt idx="17">
                  <c:v>7304</c:v>
                </c:pt>
                <c:pt idx="18">
                  <c:v>7229</c:v>
                </c:pt>
                <c:pt idx="19">
                  <c:v>8005</c:v>
                </c:pt>
                <c:pt idx="20">
                  <c:v>6962</c:v>
                </c:pt>
                <c:pt idx="21">
                  <c:v>7040</c:v>
                </c:pt>
                <c:pt idx="22">
                  <c:v>6973</c:v>
                </c:pt>
                <c:pt idx="23">
                  <c:v>7281</c:v>
                </c:pt>
                <c:pt idx="24">
                  <c:v>7035</c:v>
                </c:pt>
                <c:pt idx="25">
                  <c:v>6992</c:v>
                </c:pt>
                <c:pt idx="26">
                  <c:v>7173</c:v>
                </c:pt>
                <c:pt idx="27">
                  <c:v>6982</c:v>
                </c:pt>
                <c:pt idx="28">
                  <c:v>7061</c:v>
                </c:pt>
                <c:pt idx="29">
                  <c:v>6945</c:v>
                </c:pt>
                <c:pt idx="30">
                  <c:v>6995</c:v>
                </c:pt>
                <c:pt idx="31">
                  <c:v>7060</c:v>
                </c:pt>
                <c:pt idx="32">
                  <c:v>6755</c:v>
                </c:pt>
                <c:pt idx="33">
                  <c:v>7333</c:v>
                </c:pt>
                <c:pt idx="34">
                  <c:v>6769</c:v>
                </c:pt>
                <c:pt idx="35">
                  <c:v>6901</c:v>
                </c:pt>
                <c:pt idx="36">
                  <c:v>6879</c:v>
                </c:pt>
                <c:pt idx="37">
                  <c:v>6676</c:v>
                </c:pt>
                <c:pt idx="38">
                  <c:v>6581</c:v>
                </c:pt>
                <c:pt idx="39">
                  <c:v>7103</c:v>
                </c:pt>
                <c:pt idx="40">
                  <c:v>7116</c:v>
                </c:pt>
                <c:pt idx="41">
                  <c:v>6809</c:v>
                </c:pt>
                <c:pt idx="42">
                  <c:v>7061</c:v>
                </c:pt>
                <c:pt idx="43">
                  <c:v>6944</c:v>
                </c:pt>
                <c:pt idx="44">
                  <c:v>6748</c:v>
                </c:pt>
                <c:pt idx="45">
                  <c:v>7030</c:v>
                </c:pt>
                <c:pt idx="46">
                  <c:v>6710</c:v>
                </c:pt>
                <c:pt idx="47">
                  <c:v>6766</c:v>
                </c:pt>
                <c:pt idx="48">
                  <c:v>7133</c:v>
                </c:pt>
                <c:pt idx="49">
                  <c:v>6897</c:v>
                </c:pt>
                <c:pt idx="50">
                  <c:v>6504</c:v>
                </c:pt>
                <c:pt idx="51">
                  <c:v>6893</c:v>
                </c:pt>
                <c:pt idx="52">
                  <c:v>6862</c:v>
                </c:pt>
                <c:pt idx="53">
                  <c:v>6836</c:v>
                </c:pt>
                <c:pt idx="54">
                  <c:v>7062</c:v>
                </c:pt>
                <c:pt idx="55">
                  <c:v>6575</c:v>
                </c:pt>
                <c:pt idx="56">
                  <c:v>6766</c:v>
                </c:pt>
                <c:pt idx="57">
                  <c:v>7056</c:v>
                </c:pt>
                <c:pt idx="58">
                  <c:v>7149</c:v>
                </c:pt>
                <c:pt idx="59">
                  <c:v>6919</c:v>
                </c:pt>
                <c:pt idx="60">
                  <c:v>6719</c:v>
                </c:pt>
                <c:pt idx="61">
                  <c:v>6679</c:v>
                </c:pt>
                <c:pt idx="62">
                  <c:v>7002</c:v>
                </c:pt>
                <c:pt idx="63">
                  <c:v>6795</c:v>
                </c:pt>
                <c:pt idx="64">
                  <c:v>7082</c:v>
                </c:pt>
                <c:pt idx="65">
                  <c:v>6756</c:v>
                </c:pt>
                <c:pt idx="66">
                  <c:v>6726</c:v>
                </c:pt>
                <c:pt idx="67">
                  <c:v>6897</c:v>
                </c:pt>
                <c:pt idx="68">
                  <c:v>7006</c:v>
                </c:pt>
                <c:pt idx="69">
                  <c:v>6690</c:v>
                </c:pt>
                <c:pt idx="70">
                  <c:v>6823</c:v>
                </c:pt>
                <c:pt idx="71">
                  <c:v>6790</c:v>
                </c:pt>
                <c:pt idx="72">
                  <c:v>6981</c:v>
                </c:pt>
                <c:pt idx="73">
                  <c:v>7080</c:v>
                </c:pt>
                <c:pt idx="74">
                  <c:v>6954</c:v>
                </c:pt>
                <c:pt idx="75">
                  <c:v>6843</c:v>
                </c:pt>
                <c:pt idx="76">
                  <c:v>7107</c:v>
                </c:pt>
                <c:pt idx="77">
                  <c:v>6941</c:v>
                </c:pt>
                <c:pt idx="78">
                  <c:v>6906</c:v>
                </c:pt>
                <c:pt idx="79">
                  <c:v>6758</c:v>
                </c:pt>
                <c:pt idx="80">
                  <c:v>6841</c:v>
                </c:pt>
                <c:pt idx="81">
                  <c:v>6906</c:v>
                </c:pt>
                <c:pt idx="82">
                  <c:v>6755</c:v>
                </c:pt>
                <c:pt idx="83">
                  <c:v>6888</c:v>
                </c:pt>
                <c:pt idx="84">
                  <c:v>7021</c:v>
                </c:pt>
                <c:pt idx="85">
                  <c:v>6630</c:v>
                </c:pt>
                <c:pt idx="86">
                  <c:v>6811</c:v>
                </c:pt>
                <c:pt idx="87">
                  <c:v>6725</c:v>
                </c:pt>
                <c:pt idx="88">
                  <c:v>6675</c:v>
                </c:pt>
                <c:pt idx="89">
                  <c:v>6756</c:v>
                </c:pt>
                <c:pt idx="90">
                  <c:v>6732</c:v>
                </c:pt>
                <c:pt idx="91">
                  <c:v>6714</c:v>
                </c:pt>
                <c:pt idx="92">
                  <c:v>7084</c:v>
                </c:pt>
                <c:pt idx="93">
                  <c:v>6833</c:v>
                </c:pt>
                <c:pt idx="94">
                  <c:v>6736</c:v>
                </c:pt>
                <c:pt idx="95">
                  <c:v>7185</c:v>
                </c:pt>
                <c:pt idx="96">
                  <c:v>6969</c:v>
                </c:pt>
                <c:pt idx="97">
                  <c:v>6539</c:v>
                </c:pt>
                <c:pt idx="98">
                  <c:v>6730</c:v>
                </c:pt>
                <c:pt idx="99">
                  <c:v>6860</c:v>
                </c:pt>
                <c:pt idx="100">
                  <c:v>6912</c:v>
                </c:pt>
                <c:pt idx="101">
                  <c:v>6856</c:v>
                </c:pt>
                <c:pt idx="102">
                  <c:v>6866</c:v>
                </c:pt>
                <c:pt idx="103">
                  <c:v>6887</c:v>
                </c:pt>
                <c:pt idx="104">
                  <c:v>6796</c:v>
                </c:pt>
                <c:pt idx="105">
                  <c:v>7020</c:v>
                </c:pt>
                <c:pt idx="106">
                  <c:v>7189</c:v>
                </c:pt>
                <c:pt idx="107">
                  <c:v>6902</c:v>
                </c:pt>
                <c:pt idx="108">
                  <c:v>6856</c:v>
                </c:pt>
                <c:pt idx="109">
                  <c:v>6836</c:v>
                </c:pt>
                <c:pt idx="110">
                  <c:v>7126</c:v>
                </c:pt>
                <c:pt idx="111">
                  <c:v>6847</c:v>
                </c:pt>
                <c:pt idx="112">
                  <c:v>7196</c:v>
                </c:pt>
                <c:pt idx="113">
                  <c:v>6946</c:v>
                </c:pt>
                <c:pt idx="114">
                  <c:v>6754</c:v>
                </c:pt>
                <c:pt idx="115">
                  <c:v>6790</c:v>
                </c:pt>
                <c:pt idx="116">
                  <c:v>6733</c:v>
                </c:pt>
                <c:pt idx="117">
                  <c:v>7168</c:v>
                </c:pt>
                <c:pt idx="118">
                  <c:v>6823</c:v>
                </c:pt>
                <c:pt idx="119">
                  <c:v>7133</c:v>
                </c:pt>
                <c:pt idx="120">
                  <c:v>6815</c:v>
                </c:pt>
                <c:pt idx="121">
                  <c:v>6756</c:v>
                </c:pt>
                <c:pt idx="122">
                  <c:v>7132</c:v>
                </c:pt>
                <c:pt idx="123">
                  <c:v>7011</c:v>
                </c:pt>
                <c:pt idx="124">
                  <c:v>6637</c:v>
                </c:pt>
                <c:pt idx="125">
                  <c:v>7683</c:v>
                </c:pt>
                <c:pt idx="126">
                  <c:v>6884</c:v>
                </c:pt>
                <c:pt idx="127">
                  <c:v>6750</c:v>
                </c:pt>
                <c:pt idx="128">
                  <c:v>7174</c:v>
                </c:pt>
                <c:pt idx="129">
                  <c:v>6640</c:v>
                </c:pt>
                <c:pt idx="130">
                  <c:v>6868</c:v>
                </c:pt>
                <c:pt idx="131">
                  <c:v>6812</c:v>
                </c:pt>
                <c:pt idx="132">
                  <c:v>6809</c:v>
                </c:pt>
                <c:pt idx="133">
                  <c:v>7070</c:v>
                </c:pt>
                <c:pt idx="134">
                  <c:v>6868</c:v>
                </c:pt>
                <c:pt idx="135">
                  <c:v>7152</c:v>
                </c:pt>
                <c:pt idx="136">
                  <c:v>7066</c:v>
                </c:pt>
                <c:pt idx="137">
                  <c:v>7483</c:v>
                </c:pt>
                <c:pt idx="138">
                  <c:v>7244</c:v>
                </c:pt>
                <c:pt idx="139">
                  <c:v>6991</c:v>
                </c:pt>
                <c:pt idx="140">
                  <c:v>6598</c:v>
                </c:pt>
                <c:pt idx="141">
                  <c:v>7201</c:v>
                </c:pt>
                <c:pt idx="142">
                  <c:v>6777</c:v>
                </c:pt>
                <c:pt idx="143">
                  <c:v>7850</c:v>
                </c:pt>
                <c:pt idx="144">
                  <c:v>7051</c:v>
                </c:pt>
                <c:pt idx="145">
                  <c:v>7113</c:v>
                </c:pt>
                <c:pt idx="146">
                  <c:v>7060</c:v>
                </c:pt>
                <c:pt idx="147">
                  <c:v>7111</c:v>
                </c:pt>
                <c:pt idx="148">
                  <c:v>6901</c:v>
                </c:pt>
                <c:pt idx="149">
                  <c:v>7505</c:v>
                </c:pt>
                <c:pt idx="150">
                  <c:v>6654</c:v>
                </c:pt>
                <c:pt idx="151">
                  <c:v>7165</c:v>
                </c:pt>
                <c:pt idx="152">
                  <c:v>6760</c:v>
                </c:pt>
                <c:pt idx="153">
                  <c:v>7232</c:v>
                </c:pt>
                <c:pt idx="154">
                  <c:v>7247</c:v>
                </c:pt>
                <c:pt idx="155">
                  <c:v>7260</c:v>
                </c:pt>
                <c:pt idx="156">
                  <c:v>7012</c:v>
                </c:pt>
                <c:pt idx="157">
                  <c:v>7086</c:v>
                </c:pt>
                <c:pt idx="158">
                  <c:v>7315</c:v>
                </c:pt>
                <c:pt idx="159">
                  <c:v>7198</c:v>
                </c:pt>
                <c:pt idx="160">
                  <c:v>7549</c:v>
                </c:pt>
                <c:pt idx="161">
                  <c:v>7249</c:v>
                </c:pt>
                <c:pt idx="162">
                  <c:v>7316</c:v>
                </c:pt>
                <c:pt idx="163">
                  <c:v>6978</c:v>
                </c:pt>
                <c:pt idx="164">
                  <c:v>7187</c:v>
                </c:pt>
                <c:pt idx="165">
                  <c:v>7346</c:v>
                </c:pt>
                <c:pt idx="166">
                  <c:v>6984</c:v>
                </c:pt>
                <c:pt idx="167">
                  <c:v>7743</c:v>
                </c:pt>
                <c:pt idx="168">
                  <c:v>6995</c:v>
                </c:pt>
                <c:pt idx="169">
                  <c:v>7281</c:v>
                </c:pt>
                <c:pt idx="170">
                  <c:v>6991</c:v>
                </c:pt>
                <c:pt idx="171">
                  <c:v>7004</c:v>
                </c:pt>
                <c:pt idx="172">
                  <c:v>6950</c:v>
                </c:pt>
                <c:pt idx="173">
                  <c:v>7002</c:v>
                </c:pt>
                <c:pt idx="174">
                  <c:v>7028</c:v>
                </c:pt>
                <c:pt idx="175">
                  <c:v>7061</c:v>
                </c:pt>
                <c:pt idx="176">
                  <c:v>6957</c:v>
                </c:pt>
                <c:pt idx="177">
                  <c:v>7245</c:v>
                </c:pt>
                <c:pt idx="178">
                  <c:v>7063</c:v>
                </c:pt>
                <c:pt idx="179">
                  <c:v>6947</c:v>
                </c:pt>
                <c:pt idx="180">
                  <c:v>7939</c:v>
                </c:pt>
                <c:pt idx="181">
                  <c:v>6956</c:v>
                </c:pt>
                <c:pt idx="182">
                  <c:v>7206</c:v>
                </c:pt>
              </c:numCache>
            </c:numRef>
          </c:yVal>
          <c:smooth val="0"/>
        </c:ser>
        <c:dLbls>
          <c:showLegendKey val="0"/>
          <c:showVal val="0"/>
          <c:showCatName val="0"/>
          <c:showSerName val="0"/>
          <c:showPercent val="0"/>
          <c:showBubbleSize val="0"/>
        </c:dLbls>
        <c:axId val="45306240"/>
        <c:axId val="45308160"/>
      </c:scatterChart>
      <c:valAx>
        <c:axId val="45306240"/>
        <c:scaling>
          <c:orientation val="minMax"/>
        </c:scaling>
        <c:delete val="0"/>
        <c:axPos val="b"/>
        <c:title>
          <c:tx>
            <c:rich>
              <a:bodyPr/>
              <a:lstStyle/>
              <a:p>
                <a:pPr>
                  <a:defRPr/>
                </a:pPr>
                <a:r>
                  <a:rPr lang="en-GB"/>
                  <a:t>Time</a:t>
                </a:r>
              </a:p>
            </c:rich>
          </c:tx>
          <c:layout/>
          <c:overlay val="0"/>
        </c:title>
        <c:numFmt formatCode="General" sourceLinked="1"/>
        <c:majorTickMark val="none"/>
        <c:minorTickMark val="none"/>
        <c:tickLblPos val="nextTo"/>
        <c:crossAx val="45308160"/>
        <c:crosses val="autoZero"/>
        <c:crossBetween val="midCat"/>
      </c:valAx>
      <c:valAx>
        <c:axId val="45308160"/>
        <c:scaling>
          <c:orientation val="minMax"/>
        </c:scaling>
        <c:delete val="0"/>
        <c:axPos val="l"/>
        <c:majorGridlines/>
        <c:title>
          <c:tx>
            <c:rich>
              <a:bodyPr/>
              <a:lstStyle/>
              <a:p>
                <a:pPr>
                  <a:defRPr/>
                </a:pPr>
                <a:r>
                  <a:rPr lang="en-GB"/>
                  <a:t>Duration</a:t>
                </a:r>
              </a:p>
            </c:rich>
          </c:tx>
          <c:layout/>
          <c:overlay val="0"/>
        </c:title>
        <c:numFmt formatCode="General" sourceLinked="1"/>
        <c:majorTickMark val="none"/>
        <c:minorTickMark val="none"/>
        <c:tickLblPos val="nextTo"/>
        <c:crossAx val="45306240"/>
        <c:crosses val="autoZero"/>
        <c:crossBetween val="midCat"/>
      </c:valAx>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GB"/>
              <a:t>Cookies Disabled</a:t>
            </a:r>
          </a:p>
        </c:rich>
      </c:tx>
      <c:layout/>
      <c:overlay val="0"/>
    </c:title>
    <c:autoTitleDeleted val="0"/>
    <c:plotArea>
      <c:layout/>
      <c:scatterChart>
        <c:scatterStyle val="lineMarker"/>
        <c:varyColors val="0"/>
        <c:ser>
          <c:idx val="0"/>
          <c:order val="0"/>
          <c:spPr>
            <a:ln w="28575">
              <a:noFill/>
            </a:ln>
          </c:spPr>
          <c:xVal>
            <c:numRef>
              <c:f>Sheet1!$C$3:$C$58</c:f>
              <c:numCache>
                <c:formatCode>General</c:formatCode>
                <c:ptCount val="56"/>
                <c:pt idx="0">
                  <c:v>0</c:v>
                </c:pt>
                <c:pt idx="1">
                  <c:v>1</c:v>
                </c:pt>
                <c:pt idx="2">
                  <c:v>2</c:v>
                </c:pt>
                <c:pt idx="3">
                  <c:v>3</c:v>
                </c:pt>
                <c:pt idx="4">
                  <c:v>4</c:v>
                </c:pt>
                <c:pt idx="5">
                  <c:v>5</c:v>
                </c:pt>
                <c:pt idx="6">
                  <c:v>7</c:v>
                </c:pt>
                <c:pt idx="7">
                  <c:v>8</c:v>
                </c:pt>
                <c:pt idx="8">
                  <c:v>9</c:v>
                </c:pt>
                <c:pt idx="9">
                  <c:v>10</c:v>
                </c:pt>
                <c:pt idx="10">
                  <c:v>11</c:v>
                </c:pt>
                <c:pt idx="11">
                  <c:v>12</c:v>
                </c:pt>
                <c:pt idx="12">
                  <c:v>13</c:v>
                </c:pt>
                <c:pt idx="13">
                  <c:v>14</c:v>
                </c:pt>
                <c:pt idx="14">
                  <c:v>15</c:v>
                </c:pt>
                <c:pt idx="15">
                  <c:v>16</c:v>
                </c:pt>
                <c:pt idx="16">
                  <c:v>17</c:v>
                </c:pt>
                <c:pt idx="17">
                  <c:v>19</c:v>
                </c:pt>
                <c:pt idx="18">
                  <c:v>20</c:v>
                </c:pt>
                <c:pt idx="19">
                  <c:v>21</c:v>
                </c:pt>
                <c:pt idx="20">
                  <c:v>22</c:v>
                </c:pt>
                <c:pt idx="21">
                  <c:v>23</c:v>
                </c:pt>
                <c:pt idx="22">
                  <c:v>24</c:v>
                </c:pt>
                <c:pt idx="23">
                  <c:v>25</c:v>
                </c:pt>
                <c:pt idx="24">
                  <c:v>26</c:v>
                </c:pt>
                <c:pt idx="25">
                  <c:v>27</c:v>
                </c:pt>
                <c:pt idx="26">
                  <c:v>28</c:v>
                </c:pt>
                <c:pt idx="27">
                  <c:v>29</c:v>
                </c:pt>
                <c:pt idx="28">
                  <c:v>30</c:v>
                </c:pt>
                <c:pt idx="29">
                  <c:v>94</c:v>
                </c:pt>
                <c:pt idx="30">
                  <c:v>159</c:v>
                </c:pt>
                <c:pt idx="31">
                  <c:v>161</c:v>
                </c:pt>
                <c:pt idx="32">
                  <c:v>162</c:v>
                </c:pt>
                <c:pt idx="33">
                  <c:v>163</c:v>
                </c:pt>
                <c:pt idx="34">
                  <c:v>164</c:v>
                </c:pt>
                <c:pt idx="35">
                  <c:v>165</c:v>
                </c:pt>
                <c:pt idx="36">
                  <c:v>166</c:v>
                </c:pt>
                <c:pt idx="37">
                  <c:v>167</c:v>
                </c:pt>
                <c:pt idx="38">
                  <c:v>168</c:v>
                </c:pt>
                <c:pt idx="39">
                  <c:v>169</c:v>
                </c:pt>
                <c:pt idx="40">
                  <c:v>170</c:v>
                </c:pt>
                <c:pt idx="41">
                  <c:v>171</c:v>
                </c:pt>
                <c:pt idx="42">
                  <c:v>172</c:v>
                </c:pt>
                <c:pt idx="43">
                  <c:v>173</c:v>
                </c:pt>
                <c:pt idx="44">
                  <c:v>174</c:v>
                </c:pt>
                <c:pt idx="45">
                  <c:v>175</c:v>
                </c:pt>
                <c:pt idx="46">
                  <c:v>176</c:v>
                </c:pt>
                <c:pt idx="47">
                  <c:v>177</c:v>
                </c:pt>
                <c:pt idx="48">
                  <c:v>178</c:v>
                </c:pt>
                <c:pt idx="49">
                  <c:v>180</c:v>
                </c:pt>
                <c:pt idx="50">
                  <c:v>181</c:v>
                </c:pt>
                <c:pt idx="51">
                  <c:v>182</c:v>
                </c:pt>
                <c:pt idx="52">
                  <c:v>183</c:v>
                </c:pt>
                <c:pt idx="53">
                  <c:v>184</c:v>
                </c:pt>
                <c:pt idx="54">
                  <c:v>185</c:v>
                </c:pt>
                <c:pt idx="55">
                  <c:v>186</c:v>
                </c:pt>
              </c:numCache>
            </c:numRef>
          </c:xVal>
          <c:yVal>
            <c:numRef>
              <c:f>Sheet1!$D$3:$D$58</c:f>
              <c:numCache>
                <c:formatCode>General</c:formatCode>
                <c:ptCount val="56"/>
                <c:pt idx="0">
                  <c:v>7393</c:v>
                </c:pt>
                <c:pt idx="1">
                  <c:v>6990</c:v>
                </c:pt>
                <c:pt idx="2">
                  <c:v>6883</c:v>
                </c:pt>
                <c:pt idx="3">
                  <c:v>6928</c:v>
                </c:pt>
                <c:pt idx="4">
                  <c:v>6829</c:v>
                </c:pt>
                <c:pt idx="5">
                  <c:v>7311</c:v>
                </c:pt>
                <c:pt idx="6">
                  <c:v>6990</c:v>
                </c:pt>
                <c:pt idx="7">
                  <c:v>7060</c:v>
                </c:pt>
                <c:pt idx="8">
                  <c:v>7011</c:v>
                </c:pt>
                <c:pt idx="9">
                  <c:v>7566</c:v>
                </c:pt>
                <c:pt idx="10">
                  <c:v>6981</c:v>
                </c:pt>
                <c:pt idx="11">
                  <c:v>7012</c:v>
                </c:pt>
                <c:pt idx="12">
                  <c:v>7272</c:v>
                </c:pt>
                <c:pt idx="13">
                  <c:v>7506</c:v>
                </c:pt>
                <c:pt idx="14">
                  <c:v>6996</c:v>
                </c:pt>
                <c:pt idx="15">
                  <c:v>7079</c:v>
                </c:pt>
                <c:pt idx="16">
                  <c:v>7005</c:v>
                </c:pt>
                <c:pt idx="17">
                  <c:v>7225</c:v>
                </c:pt>
                <c:pt idx="18">
                  <c:v>7638</c:v>
                </c:pt>
                <c:pt idx="19">
                  <c:v>7458</c:v>
                </c:pt>
                <c:pt idx="20">
                  <c:v>7052</c:v>
                </c:pt>
                <c:pt idx="21">
                  <c:v>7222</c:v>
                </c:pt>
                <c:pt idx="22">
                  <c:v>7019</c:v>
                </c:pt>
                <c:pt idx="23">
                  <c:v>7034</c:v>
                </c:pt>
                <c:pt idx="24">
                  <c:v>7089</c:v>
                </c:pt>
                <c:pt idx="25">
                  <c:v>7004</c:v>
                </c:pt>
                <c:pt idx="26">
                  <c:v>7069</c:v>
                </c:pt>
                <c:pt idx="27">
                  <c:v>7282</c:v>
                </c:pt>
                <c:pt idx="28">
                  <c:v>7277</c:v>
                </c:pt>
                <c:pt idx="29">
                  <c:v>8994</c:v>
                </c:pt>
                <c:pt idx="30">
                  <c:v>8434</c:v>
                </c:pt>
                <c:pt idx="31">
                  <c:v>7015</c:v>
                </c:pt>
                <c:pt idx="32">
                  <c:v>7242</c:v>
                </c:pt>
                <c:pt idx="33">
                  <c:v>7159</c:v>
                </c:pt>
                <c:pt idx="34">
                  <c:v>7495</c:v>
                </c:pt>
                <c:pt idx="35">
                  <c:v>7028</c:v>
                </c:pt>
                <c:pt idx="36">
                  <c:v>6945</c:v>
                </c:pt>
                <c:pt idx="37">
                  <c:v>7356</c:v>
                </c:pt>
                <c:pt idx="38">
                  <c:v>7252</c:v>
                </c:pt>
                <c:pt idx="39">
                  <c:v>6993</c:v>
                </c:pt>
                <c:pt idx="40">
                  <c:v>7018</c:v>
                </c:pt>
                <c:pt idx="41">
                  <c:v>6985</c:v>
                </c:pt>
                <c:pt idx="42">
                  <c:v>6992</c:v>
                </c:pt>
                <c:pt idx="43">
                  <c:v>7063</c:v>
                </c:pt>
                <c:pt idx="44">
                  <c:v>7185</c:v>
                </c:pt>
                <c:pt idx="45">
                  <c:v>7217</c:v>
                </c:pt>
                <c:pt idx="46">
                  <c:v>7316</c:v>
                </c:pt>
                <c:pt idx="47">
                  <c:v>7005</c:v>
                </c:pt>
                <c:pt idx="48">
                  <c:v>7240</c:v>
                </c:pt>
                <c:pt idx="49">
                  <c:v>7250</c:v>
                </c:pt>
                <c:pt idx="50">
                  <c:v>6944</c:v>
                </c:pt>
                <c:pt idx="51">
                  <c:v>7270</c:v>
                </c:pt>
                <c:pt idx="52">
                  <c:v>7111</c:v>
                </c:pt>
                <c:pt idx="53">
                  <c:v>6951</c:v>
                </c:pt>
                <c:pt idx="54">
                  <c:v>7112</c:v>
                </c:pt>
                <c:pt idx="55">
                  <c:v>7049</c:v>
                </c:pt>
              </c:numCache>
            </c:numRef>
          </c:yVal>
          <c:smooth val="0"/>
        </c:ser>
        <c:dLbls>
          <c:showLegendKey val="0"/>
          <c:showVal val="0"/>
          <c:showCatName val="0"/>
          <c:showSerName val="0"/>
          <c:showPercent val="0"/>
          <c:showBubbleSize val="0"/>
        </c:dLbls>
        <c:axId val="45273472"/>
        <c:axId val="45293952"/>
      </c:scatterChart>
      <c:valAx>
        <c:axId val="45273472"/>
        <c:scaling>
          <c:orientation val="minMax"/>
        </c:scaling>
        <c:delete val="0"/>
        <c:axPos val="b"/>
        <c:title>
          <c:tx>
            <c:rich>
              <a:bodyPr/>
              <a:lstStyle/>
              <a:p>
                <a:pPr>
                  <a:defRPr/>
                </a:pPr>
                <a:r>
                  <a:rPr lang="en-GB"/>
                  <a:t>Time</a:t>
                </a:r>
              </a:p>
            </c:rich>
          </c:tx>
          <c:layout/>
          <c:overlay val="0"/>
        </c:title>
        <c:numFmt formatCode="General" sourceLinked="1"/>
        <c:majorTickMark val="none"/>
        <c:minorTickMark val="none"/>
        <c:tickLblPos val="nextTo"/>
        <c:crossAx val="45293952"/>
        <c:crosses val="autoZero"/>
        <c:crossBetween val="midCat"/>
      </c:valAx>
      <c:valAx>
        <c:axId val="45293952"/>
        <c:scaling>
          <c:orientation val="minMax"/>
        </c:scaling>
        <c:delete val="0"/>
        <c:axPos val="l"/>
        <c:majorGridlines/>
        <c:title>
          <c:tx>
            <c:rich>
              <a:bodyPr/>
              <a:lstStyle/>
              <a:p>
                <a:pPr>
                  <a:defRPr/>
                </a:pPr>
                <a:r>
                  <a:rPr lang="en-GB"/>
                  <a:t>Duration</a:t>
                </a:r>
              </a:p>
            </c:rich>
          </c:tx>
          <c:layout/>
          <c:overlay val="0"/>
        </c:title>
        <c:numFmt formatCode="General" sourceLinked="1"/>
        <c:majorTickMark val="none"/>
        <c:minorTickMark val="none"/>
        <c:tickLblPos val="nextTo"/>
        <c:crossAx val="45273472"/>
        <c:crosses val="autoZero"/>
        <c:crossBetween val="midCat"/>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7250C35-BD07-4908-B645-59B1333C8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12</TotalTime>
  <Pages>32</Pages>
  <Words>3978</Words>
  <Characters>22681</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DETERLAB PORTFOLIO</vt:lpstr>
    </vt:vector>
  </TitlesOfParts>
  <Company>ci6240 – INTERNET SECURITY</Company>
  <LinksUpToDate>false</LinksUpToDate>
  <CharactersWithSpaces>26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LAB PORTFOLIO</dc:title>
  <dc:subject>Daniel Carnovale</dc:subject>
  <dc:creator>K1336511</dc:creator>
  <cp:lastModifiedBy>Carnovale, Daniel P</cp:lastModifiedBy>
  <cp:revision>38</cp:revision>
  <cp:lastPrinted>2017-03-02T17:17:00Z</cp:lastPrinted>
  <dcterms:created xsi:type="dcterms:W3CDTF">2016-11-10T14:10:00Z</dcterms:created>
  <dcterms:modified xsi:type="dcterms:W3CDTF">2017-03-21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tLTNWE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